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2B320" w14:textId="2AF129CE" w:rsidR="00673C68" w:rsidRPr="009F7BF2" w:rsidRDefault="00673C68" w:rsidP="009F7BF2">
      <w:pPr>
        <w:widowControl w:val="0"/>
        <w:autoSpaceDE w:val="0"/>
        <w:autoSpaceDN w:val="0"/>
        <w:adjustRightInd w:val="0"/>
        <w:ind w:left="567" w:hanging="567"/>
        <w:rPr>
          <w:rFonts w:ascii="Times New Roman" w:hAnsi="Times New Roman" w:cs="Times New Roman"/>
          <w:sz w:val="22"/>
          <w:szCs w:val="22"/>
          <w:lang w:val="el-GR"/>
        </w:rPr>
      </w:pPr>
    </w:p>
    <w:p w14:paraId="00DD9417" w14:textId="68613338" w:rsidR="00673C68" w:rsidRPr="00121DFF" w:rsidRDefault="00673C68" w:rsidP="009F7BF2">
      <w:pPr>
        <w:widowControl w:val="0"/>
        <w:autoSpaceDE w:val="0"/>
        <w:autoSpaceDN w:val="0"/>
        <w:adjustRightInd w:val="0"/>
        <w:ind w:left="567" w:hanging="567"/>
        <w:jc w:val="center"/>
        <w:rPr>
          <w:rFonts w:ascii="Times New Roman" w:hAnsi="Times New Roman" w:cs="Times New Roman"/>
          <w:b/>
          <w:sz w:val="22"/>
          <w:szCs w:val="22"/>
        </w:rPr>
      </w:pPr>
      <w:r w:rsidRPr="00121DFF">
        <w:rPr>
          <w:rFonts w:ascii="Times New Roman" w:hAnsi="Times New Roman" w:cs="Times New Roman"/>
          <w:b/>
          <w:sz w:val="22"/>
          <w:szCs w:val="22"/>
        </w:rPr>
        <w:t>Scientific Articles produced from the DIVERSIFY project (GA 6021302)</w:t>
      </w:r>
    </w:p>
    <w:p w14:paraId="0F82E0A7" w14:textId="77777777" w:rsidR="00673C68" w:rsidRPr="00121DFF" w:rsidRDefault="00673C68" w:rsidP="009F7BF2">
      <w:pPr>
        <w:widowControl w:val="0"/>
        <w:autoSpaceDE w:val="0"/>
        <w:autoSpaceDN w:val="0"/>
        <w:adjustRightInd w:val="0"/>
        <w:ind w:left="567" w:hanging="567"/>
        <w:rPr>
          <w:rFonts w:ascii="Times New Roman" w:hAnsi="Times New Roman" w:cs="Times New Roman"/>
          <w:sz w:val="22"/>
          <w:szCs w:val="22"/>
        </w:rPr>
      </w:pPr>
    </w:p>
    <w:p w14:paraId="3AFF57A0" w14:textId="6D71A75F" w:rsidR="004B041D" w:rsidRPr="00121DFF" w:rsidRDefault="00E34349" w:rsidP="009F7BF2">
      <w:pPr>
        <w:widowControl w:val="0"/>
        <w:autoSpaceDE w:val="0"/>
        <w:autoSpaceDN w:val="0"/>
        <w:adjustRightInd w:val="0"/>
        <w:ind w:left="567" w:hanging="567"/>
        <w:rPr>
          <w:rFonts w:ascii="Times New Roman" w:hAnsi="Times New Roman" w:cs="Times New Roman"/>
          <w:sz w:val="22"/>
          <w:szCs w:val="22"/>
        </w:rPr>
      </w:pPr>
      <w:r>
        <w:rPr>
          <w:rFonts w:ascii="Times New Roman" w:hAnsi="Times New Roman" w:cs="Times New Roman"/>
          <w:sz w:val="22"/>
          <w:szCs w:val="22"/>
          <w:highlight w:val="yellow"/>
        </w:rPr>
        <w:t>17</w:t>
      </w:r>
      <w:r w:rsidR="00D26D4C">
        <w:rPr>
          <w:rFonts w:ascii="Times New Roman" w:hAnsi="Times New Roman" w:cs="Times New Roman"/>
          <w:sz w:val="22"/>
          <w:szCs w:val="22"/>
          <w:highlight w:val="yellow"/>
        </w:rPr>
        <w:t xml:space="preserve"> </w:t>
      </w:r>
      <w:r w:rsidR="009E0B0D">
        <w:rPr>
          <w:rFonts w:ascii="Times New Roman" w:hAnsi="Times New Roman" w:cs="Times New Roman"/>
          <w:sz w:val="22"/>
          <w:szCs w:val="22"/>
          <w:highlight w:val="yellow"/>
        </w:rPr>
        <w:t>June</w:t>
      </w:r>
      <w:r w:rsidR="0061521E">
        <w:rPr>
          <w:rFonts w:ascii="Times New Roman" w:hAnsi="Times New Roman" w:cs="Times New Roman"/>
          <w:sz w:val="22"/>
          <w:szCs w:val="22"/>
          <w:highlight w:val="yellow"/>
        </w:rPr>
        <w:t xml:space="preserve"> </w:t>
      </w:r>
      <w:r w:rsidR="009E0B0D">
        <w:rPr>
          <w:rFonts w:ascii="Times New Roman" w:hAnsi="Times New Roman" w:cs="Times New Roman"/>
          <w:sz w:val="22"/>
          <w:szCs w:val="22"/>
          <w:highlight w:val="yellow"/>
        </w:rPr>
        <w:t>2023</w:t>
      </w:r>
      <w:r w:rsidR="00633544" w:rsidRPr="00D4794D">
        <w:rPr>
          <w:rFonts w:ascii="Times New Roman" w:hAnsi="Times New Roman" w:cs="Times New Roman"/>
          <w:sz w:val="22"/>
          <w:szCs w:val="22"/>
          <w:highlight w:val="yellow"/>
        </w:rPr>
        <w:t xml:space="preserve"> Status</w:t>
      </w:r>
    </w:p>
    <w:p w14:paraId="70D15CD4" w14:textId="06EEF021" w:rsidR="00E55074" w:rsidRPr="00121DFF" w:rsidRDefault="00E55074" w:rsidP="009F7BF2">
      <w:pPr>
        <w:widowControl w:val="0"/>
        <w:autoSpaceDE w:val="0"/>
        <w:autoSpaceDN w:val="0"/>
        <w:adjustRightInd w:val="0"/>
        <w:ind w:left="567" w:hanging="567"/>
        <w:rPr>
          <w:rFonts w:ascii="Times New Roman" w:hAnsi="Times New Roman" w:cs="Times New Roman"/>
          <w:b/>
          <w:sz w:val="22"/>
          <w:szCs w:val="22"/>
        </w:rPr>
      </w:pPr>
    </w:p>
    <w:p w14:paraId="7568FB69" w14:textId="29971AD2" w:rsidR="00E96C4C" w:rsidRPr="00A70F4B" w:rsidRDefault="008430ED" w:rsidP="009F7BF2">
      <w:pPr>
        <w:widowControl w:val="0"/>
        <w:autoSpaceDE w:val="0"/>
        <w:autoSpaceDN w:val="0"/>
        <w:adjustRightInd w:val="0"/>
        <w:ind w:left="567" w:hanging="567"/>
        <w:rPr>
          <w:rFonts w:ascii="Times New Roman" w:hAnsi="Times New Roman" w:cs="Times New Roman"/>
          <w:sz w:val="22"/>
          <w:szCs w:val="22"/>
        </w:rPr>
      </w:pPr>
      <w:r>
        <w:rPr>
          <w:rFonts w:ascii="Times New Roman" w:hAnsi="Times New Roman" w:cs="Times New Roman"/>
          <w:sz w:val="22"/>
          <w:szCs w:val="22"/>
        </w:rPr>
        <w:fldChar w:fldCharType="begin">
          <w:fldData xml:space="preserve">bGU+QXF1YWN1bHR1cmU8L3NlY29uZGFyeS10aXRsZT48L3RpdGxlcz48cGVyaW9kaWNhbD48ZnVs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</w:fldData>
        </w:fldChar>
      </w:r>
      <w:r w:rsidR="009E0B0D">
        <w:rPr>
          <w:rFonts w:ascii="Times New Roman" w:hAnsi="Times New Roman" w:cs="Times New Roman"/>
          <w:sz w:val="22"/>
          <w:szCs w:val="22"/>
        </w:rPr>
        <w:instrText xml:space="preserve"> ADDIN EN.CITE </w:instrText>
      </w:r>
      <w:r w:rsidR="009E0B0D">
        <w:rPr>
          <w:rFonts w:ascii="Times New Roman" w:hAnsi="Times New Roman" w:cs="Times New Roman"/>
          <w:sz w:val="22"/>
          <w:szCs w:val="22"/>
        </w:rPr>
        <w:fldChar w:fldCharType="begin">
          <w:fldData xml:space="preserve">PEVuZE5vdGU+PENpdGU+PEF1dGhvcj5BbGV4aTwvQXV0aG9yPjxZZWFyPjIwMTg8L1llYXI+PFJl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==
</w:fldData>
        </w:fldChar>
      </w:r>
      <w:r w:rsidR="009E0B0D">
        <w:rPr>
          <w:rFonts w:ascii="Times New Roman" w:hAnsi="Times New Roman" w:cs="Times New Roman"/>
          <w:sz w:val="22"/>
          <w:szCs w:val="22"/>
        </w:rPr>
        <w:instrText xml:space="preserve"> ADDIN EN.CITE.DATA </w:instrText>
      </w:r>
      <w:r w:rsidR="009E0B0D">
        <w:rPr>
          <w:rFonts w:ascii="Times New Roman" w:hAnsi="Times New Roman" w:cs="Times New Roman"/>
          <w:sz w:val="22"/>
          <w:szCs w:val="22"/>
        </w:rPr>
      </w:r>
      <w:r w:rsidR="009E0B0D">
        <w:rPr>
          <w:rFonts w:ascii="Times New Roman" w:hAnsi="Times New Roman" w:cs="Times New Roman"/>
          <w:sz w:val="22"/>
          <w:szCs w:val="22"/>
        </w:rPr>
        <w:fldChar w:fldCharType="end"/>
      </w:r>
      <w:r w:rsidR="009E0B0D">
        <w:rPr>
          <w:rFonts w:ascii="Times New Roman" w:hAnsi="Times New Roman" w:cs="Times New Roman"/>
          <w:sz w:val="22"/>
          <w:szCs w:val="22"/>
        </w:rPr>
        <w:fldChar w:fldCharType="begin">
          <w:fldData xml:space="preserve">cnRpY2xlL3BpaS9TMDA0NDg0ODYxODMyNzIyND92aWElM0RpaHViPC91cmw+PC9yZWxhdGVkLXVy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==
</w:fldData>
        </w:fldChar>
      </w:r>
      <w:r w:rsidR="009E0B0D">
        <w:rPr>
          <w:rFonts w:ascii="Times New Roman" w:hAnsi="Times New Roman" w:cs="Times New Roman"/>
          <w:sz w:val="22"/>
          <w:szCs w:val="22"/>
        </w:rPr>
        <w:instrText xml:space="preserve"> ADDIN EN.CITE.DATA </w:instrText>
      </w:r>
      <w:r w:rsidR="009E0B0D">
        <w:rPr>
          <w:rFonts w:ascii="Times New Roman" w:hAnsi="Times New Roman" w:cs="Times New Roman"/>
          <w:sz w:val="22"/>
          <w:szCs w:val="22"/>
        </w:rPr>
      </w:r>
      <w:r w:rsidR="009E0B0D">
        <w:rPr>
          <w:rFonts w:ascii="Times New Roman" w:hAnsi="Times New Roman" w:cs="Times New Roman"/>
          <w:sz w:val="22"/>
          <w:szCs w:val="22"/>
        </w:rPr>
        <w:fldChar w:fldCharType="end"/>
      </w:r>
      <w:r w:rsidR="009E0B0D">
        <w:rPr>
          <w:rFonts w:ascii="Times New Roman" w:hAnsi="Times New Roman" w:cs="Times New Roman"/>
          <w:sz w:val="22"/>
          <w:szCs w:val="22"/>
        </w:rPr>
        <w:fldChar w:fldCharType="begin">
          <w:fldData xml:space="preserve">PC9pc2JuPjx1cmxzPjwvdXJscz48Y3VzdG9tMT5ESVZFUlNJRlk8L2N1c3RvbTE+PGN1c3RvbTI+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==
</w:fldData>
        </w:fldChar>
      </w:r>
      <w:r w:rsidR="009E0B0D">
        <w:rPr>
          <w:rFonts w:ascii="Times New Roman" w:hAnsi="Times New Roman" w:cs="Times New Roman"/>
          <w:sz w:val="22"/>
          <w:szCs w:val="22"/>
        </w:rPr>
        <w:instrText xml:space="preserve"> ADDIN EN.CITE.DATA </w:instrText>
      </w:r>
      <w:r w:rsidR="009E0B0D">
        <w:rPr>
          <w:rFonts w:ascii="Times New Roman" w:hAnsi="Times New Roman" w:cs="Times New Roman"/>
          <w:sz w:val="22"/>
          <w:szCs w:val="22"/>
        </w:rPr>
      </w:r>
      <w:r w:rsidR="009E0B0D">
        <w:rPr>
          <w:rFonts w:ascii="Times New Roman" w:hAnsi="Times New Roman" w:cs="Times New Roman"/>
          <w:sz w:val="22"/>
          <w:szCs w:val="22"/>
        </w:rPr>
        <w:fldChar w:fldCharType="end"/>
      </w:r>
      <w:r w:rsidR="009E0B0D">
        <w:rPr>
          <w:rFonts w:ascii="Times New Roman" w:hAnsi="Times New Roman" w:cs="Times New Roman"/>
          <w:sz w:val="22"/>
          <w:szCs w:val="22"/>
        </w:rPr>
        <w:fldChar w:fldCharType="begin">
          <w:fldData xml:space="preserve">YW5kIHNrZWxldG9uIGFub21hbGllcyBvY2N1cnJlbmNlIG9mIGdyZWF0ZXIgYW1iZXJqYWNrIDwv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==
</w:fldData>
        </w:fldChar>
      </w:r>
      <w:r w:rsidR="009E0B0D">
        <w:rPr>
          <w:rFonts w:ascii="Times New Roman" w:hAnsi="Times New Roman" w:cs="Times New Roman"/>
          <w:sz w:val="22"/>
          <w:szCs w:val="22"/>
        </w:rPr>
        <w:instrText xml:space="preserve"> ADDIN EN.CITE.DATA </w:instrText>
      </w:r>
      <w:r w:rsidR="009E0B0D">
        <w:rPr>
          <w:rFonts w:ascii="Times New Roman" w:hAnsi="Times New Roman" w:cs="Times New Roman"/>
          <w:sz w:val="22"/>
          <w:szCs w:val="22"/>
        </w:rPr>
      </w:r>
      <w:r w:rsidR="009E0B0D">
        <w:rPr>
          <w:rFonts w:ascii="Times New Roman" w:hAnsi="Times New Roman" w:cs="Times New Roman"/>
          <w:sz w:val="22"/>
          <w:szCs w:val="22"/>
        </w:rPr>
        <w:fldChar w:fldCharType="end"/>
      </w:r>
      <w:r w:rsidR="009E0B0D">
        <w:rPr>
          <w:rFonts w:ascii="Times New Roman" w:hAnsi="Times New Roman" w:cs="Times New Roman"/>
          <w:sz w:val="22"/>
          <w:szCs w:val="22"/>
        </w:rPr>
        <w:fldChar w:fldCharType="begin">
          <w:fldData xml:space="preserve">cmUgTnV0cml0aW9uPC9mdWxsLXRpdGxlPjwvcGVyaW9kaWNhbD48cGFnZXM+MTU0Mi0xNTU0PC9w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==
</w:fldData>
        </w:fldChar>
      </w:r>
      <w:r w:rsidR="009E0B0D">
        <w:rPr>
          <w:rFonts w:ascii="Times New Roman" w:hAnsi="Times New Roman" w:cs="Times New Roman"/>
          <w:sz w:val="22"/>
          <w:szCs w:val="22"/>
        </w:rPr>
        <w:instrText xml:space="preserve"> ADDIN EN.CITE.DATA </w:instrText>
      </w:r>
      <w:r w:rsidR="009E0B0D">
        <w:rPr>
          <w:rFonts w:ascii="Times New Roman" w:hAnsi="Times New Roman" w:cs="Times New Roman"/>
          <w:sz w:val="22"/>
          <w:szCs w:val="22"/>
        </w:rPr>
      </w:r>
      <w:r w:rsidR="009E0B0D">
        <w:rPr>
          <w:rFonts w:ascii="Times New Roman" w:hAnsi="Times New Roman" w:cs="Times New Roman"/>
          <w:sz w:val="22"/>
          <w:szCs w:val="22"/>
        </w:rPr>
        <w:fldChar w:fldCharType="end"/>
      </w:r>
      <w:r w:rsidR="009E0B0D">
        <w:rPr>
          <w:rFonts w:ascii="Times New Roman" w:hAnsi="Times New Roman" w:cs="Times New Roman"/>
          <w:sz w:val="22"/>
          <w:szCs w:val="22"/>
        </w:rPr>
        <w:fldChar w:fldCharType="begin">
          <w:fldData xml:space="preserve">bGU+QXF1YWN1bHR1cmU8L3NlY29uZGFyeS10aXRsZT48L3RpdGxlcz48cGVyaW9kaWNhbD48ZnVs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</w:fldData>
        </w:fldChar>
      </w:r>
      <w:r w:rsidR="009E0B0D">
        <w:rPr>
          <w:rFonts w:ascii="Times New Roman" w:hAnsi="Times New Roman" w:cs="Times New Roman"/>
          <w:sz w:val="22"/>
          <w:szCs w:val="22"/>
        </w:rPr>
        <w:instrText xml:space="preserve"> ADDIN EN.CITE.DATA </w:instrText>
      </w:r>
      <w:r w:rsidR="009E0B0D">
        <w:rPr>
          <w:rFonts w:ascii="Times New Roman" w:hAnsi="Times New Roman" w:cs="Times New Roman"/>
          <w:sz w:val="22"/>
          <w:szCs w:val="22"/>
        </w:rPr>
      </w:r>
      <w:r w:rsidR="009E0B0D">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sidR="009E0B0D">
        <w:rPr>
          <w:rFonts w:ascii="Times New Roman" w:hAnsi="Times New Roman" w:cs="Times New Roman"/>
          <w:noProof/>
          <w:sz w:val="22"/>
          <w:szCs w:val="22"/>
        </w:rPr>
        <w:t>(Alexi et al., 2018a; Alexi et al., 2020; Alexi et al., 2018b; Andree et al., 2015; Baekelandt et al., 2019a; Baekelandt et al., 2019b; Baekelandt et al., 2018; Banović et al., 2016; Banovic et al., 2019a; b; Campoverde et al., 2018; Campoverde and Estevez, 2017; Campoverde et al., 2017b; Campoverde et al., 2019; Campoverde et al., 2017a; Carvalho et al., 2019b; Carvalho et al., 2019a; Carvalho et al., 2018; Colchen et al., 2020c; Colchen et al., 2017; Colchen et al., 2019; Colchen et al., 2020a; Colchen et al., 2020b; Colchen et al., 2023; Corriero et al., 2021; Cortay et al., 2019; Duncan et al., 2018; El Kertaoui et al., 2017; El Kertaoui et al., 2019; El Kertaoui et al., 2021; Fakriadis et al., 2019; Fakriadis et al., 2020a; Fakriadis and Mylonas, 2021; Fakriadis et al., 2020b; Fernández-Montero et al., 2017; Fernández-Montero et al., 2020b; Fernández-Montero et al., 2020c; Fernández-Montero et al., 2019; Fernández-Montero et al., 2021; Fernández-Montero et al., 2020a; Gisbert et al., 2016; Grigorakis, 2017; Hamre et al., 2019; Hamre et al., 2020; Jerez et al., 2018; Kotzamanis et al., 2021; Kotzamanis et al., 2018; Koven et al., 2023; Koven et al., 2020; Koven et al., 2019; Lazo et al., 2016; Lazo et al., 2017; Linares et al., 2021; López-Mas et al., 2021; Lozano-Bilbao et al., 2021; Lund et al., 2018; Lund et al., 2019; Manousaki et al., 2018; Milne et al., 2018; Milne et al., 2019; Mylonas et al., 2017; Mylonas et al., 2016; Nijssen et al., 2021; Nijssen et al., 2019; Nousias et al., 2022; Nousias et al., 2020; Papadaki et al., 2018; Passantino et al., 2020; Pérez et al., 2019; Pérez et al., 2020; Pousis et al., 2018; Pousis et al., 2019; Ramos-Júdez et al., 2021; Ramos-Júdez and Duncan, 2022; Ramos-Júdez et al., 2019; Reinders et al., 2016; Reis et al., 2021; Reis et al., 2020; Rigos et al., 2020; Roo et al., 2019; Ruiz García et al., 2019; Ruiz et al., 2019b; Ruiz et al., 2019a; Sarih et al., 2020; Sarih et al., 2019; Soares et al., 2018; Tsaparis et al., 2022; Tsertou et al., 2020; Tsertou et al., 2022; Tsertou et al., 2018; Valero et al., 2018; Zupa et al., 2017a; Zupa et al., 2017b)</w:t>
      </w:r>
      <w:r>
        <w:rPr>
          <w:rFonts w:ascii="Times New Roman" w:hAnsi="Times New Roman" w:cs="Times New Roman"/>
          <w:sz w:val="22"/>
          <w:szCs w:val="22"/>
        </w:rPr>
        <w:fldChar w:fldCharType="end"/>
      </w:r>
    </w:p>
    <w:p w14:paraId="2A65D2BD" w14:textId="77777777" w:rsidR="00E96C4C" w:rsidRPr="00121DFF" w:rsidRDefault="00E96C4C" w:rsidP="009F7BF2">
      <w:pPr>
        <w:widowControl w:val="0"/>
        <w:autoSpaceDE w:val="0"/>
        <w:autoSpaceDN w:val="0"/>
        <w:adjustRightInd w:val="0"/>
        <w:ind w:left="567" w:hanging="567"/>
        <w:rPr>
          <w:rFonts w:ascii="Times New Roman" w:hAnsi="Times New Roman" w:cs="Times New Roman"/>
          <w:sz w:val="22"/>
          <w:szCs w:val="22"/>
        </w:rPr>
      </w:pPr>
    </w:p>
    <w:p w14:paraId="34FEC488" w14:textId="77777777" w:rsidR="008430ED" w:rsidRDefault="00BB3E42" w:rsidP="009F7BF2">
      <w:pPr>
        <w:widowControl w:val="0"/>
        <w:autoSpaceDE w:val="0"/>
        <w:autoSpaceDN w:val="0"/>
        <w:adjustRightInd w:val="0"/>
        <w:ind w:left="567" w:hanging="567"/>
        <w:rPr>
          <w:rFonts w:ascii="Times New Roman" w:hAnsi="Times New Roman" w:cs="Times New Roman"/>
          <w:b/>
          <w:sz w:val="22"/>
          <w:szCs w:val="22"/>
        </w:rPr>
      </w:pPr>
      <w:r w:rsidRPr="00121DFF">
        <w:rPr>
          <w:rFonts w:ascii="Times New Roman" w:hAnsi="Times New Roman" w:cs="Times New Roman"/>
          <w:b/>
          <w:sz w:val="22"/>
          <w:szCs w:val="22"/>
        </w:rPr>
        <w:t>List of Articles</w:t>
      </w:r>
    </w:p>
    <w:bookmarkStart w:id="0" w:name="_GoBack"/>
    <w:p w14:paraId="5F447943" w14:textId="77777777" w:rsidR="009E0B0D" w:rsidRPr="009E0B0D" w:rsidRDefault="008430ED" w:rsidP="00AF6D24">
      <w:pPr>
        <w:pStyle w:val="EndNoteBibliography"/>
        <w:numPr>
          <w:ilvl w:val="0"/>
          <w:numId w:val="8"/>
        </w:numPr>
        <w:rPr>
          <w:noProof/>
        </w:rPr>
      </w:pPr>
      <w:r>
        <w:fldChar w:fldCharType="begin"/>
      </w:r>
      <w:r>
        <w:instrText xml:space="preserve"> ADDIN EN.REFLIST </w:instrText>
      </w:r>
      <w:r>
        <w:fldChar w:fldCharType="separate"/>
      </w:r>
      <w:r w:rsidR="009E0B0D" w:rsidRPr="009E0B0D">
        <w:rPr>
          <w:noProof/>
        </w:rPr>
        <w:t>.</w:t>
      </w:r>
    </w:p>
    <w:p w14:paraId="7D315EE4" w14:textId="15C3FE15" w:rsidR="009E0B0D" w:rsidRPr="009E0B0D" w:rsidRDefault="009E0B0D" w:rsidP="00AF6D24">
      <w:pPr>
        <w:pStyle w:val="EndNoteBibliography"/>
        <w:numPr>
          <w:ilvl w:val="0"/>
          <w:numId w:val="8"/>
        </w:numPr>
        <w:rPr>
          <w:noProof/>
        </w:rPr>
      </w:pPr>
      <w:r w:rsidRPr="009E0B0D">
        <w:rPr>
          <w:noProof/>
        </w:rPr>
        <w:t>Alexi, N., Byrne, D.V., Nanou, E., Grigorakis, K., 2018a. Investigation of sensory profiles and hedonic drivers of emerging aquaculture fish species. Journal of the Science of Food and Agriculture. 98, 10.1002/jsfa.8571.</w:t>
      </w:r>
    </w:p>
    <w:p w14:paraId="01F76610" w14:textId="77777777" w:rsidR="009E0B0D" w:rsidRPr="009E0B0D" w:rsidRDefault="009E0B0D" w:rsidP="00AF6D24">
      <w:pPr>
        <w:pStyle w:val="EndNoteBibliography"/>
        <w:numPr>
          <w:ilvl w:val="0"/>
          <w:numId w:val="8"/>
        </w:numPr>
        <w:rPr>
          <w:noProof/>
        </w:rPr>
      </w:pPr>
      <w:r w:rsidRPr="009E0B0D">
        <w:rPr>
          <w:noProof/>
        </w:rPr>
        <w:t>Alexi, N., Luca, A., Nanou, E., Byrne, D.V., Grigorakis, K., 2020. Investigation of the proximate composition, lipid quality, volatile and sensory profiles of wild vs. reared Greater amberjack (Seriola dumerili, Risso). Aquaculture Research. 51, 2443-2455.</w:t>
      </w:r>
    </w:p>
    <w:p w14:paraId="3D147C17" w14:textId="77777777" w:rsidR="009E0B0D" w:rsidRPr="009E0B0D" w:rsidRDefault="009E0B0D" w:rsidP="00AF6D24">
      <w:pPr>
        <w:pStyle w:val="EndNoteBibliography"/>
        <w:numPr>
          <w:ilvl w:val="0"/>
          <w:numId w:val="8"/>
        </w:numPr>
        <w:rPr>
          <w:noProof/>
        </w:rPr>
      </w:pPr>
      <w:r w:rsidRPr="009E0B0D">
        <w:rPr>
          <w:noProof/>
        </w:rPr>
        <w:t>Alexi, N., Nanou, E., Lazo, O., Guerrero, L., Grigorakis, K., Byrne, D.V., 2018b. Check-All-That-Apply (CATA) with semi-trained assessors: Sensory profiles closer to descriptive analysis or consumer elicited data? Food Quality and Preference. 64, 11-20.</w:t>
      </w:r>
    </w:p>
    <w:p w14:paraId="27C019B4" w14:textId="77777777" w:rsidR="009E0B0D" w:rsidRPr="009E0B0D" w:rsidRDefault="009E0B0D" w:rsidP="00AF6D24">
      <w:pPr>
        <w:pStyle w:val="EndNoteBibliography"/>
        <w:numPr>
          <w:ilvl w:val="0"/>
          <w:numId w:val="8"/>
        </w:numPr>
        <w:rPr>
          <w:noProof/>
        </w:rPr>
      </w:pPr>
      <w:r w:rsidRPr="009E0B0D">
        <w:rPr>
          <w:noProof/>
        </w:rPr>
        <w:t>Andree, K.B., Roque, A., Duncan, N., Gisbert, E., Estevez, A., Tsertou, M.I., Katharios, P., 2015. Diplectanum sciaenae (Van Beneden &amp; Hesse, 1863) (Monogenea) infecting meagre, Argyrosomus regius (Asso, 1801) broodstock in Catalonia, Spain. A case report. Veterinary Parasitology: Regional Studies and Reports. 1–2, 75-79.</w:t>
      </w:r>
    </w:p>
    <w:p w14:paraId="0FD7A03D" w14:textId="77777777" w:rsidR="009E0B0D" w:rsidRPr="009E0B0D" w:rsidRDefault="009E0B0D" w:rsidP="00AF6D24">
      <w:pPr>
        <w:pStyle w:val="EndNoteBibliography"/>
        <w:numPr>
          <w:ilvl w:val="0"/>
          <w:numId w:val="8"/>
        </w:numPr>
        <w:rPr>
          <w:noProof/>
        </w:rPr>
      </w:pPr>
      <w:r w:rsidRPr="009E0B0D">
        <w:rPr>
          <w:noProof/>
        </w:rPr>
        <w:lastRenderedPageBreak/>
        <w:t xml:space="preserve">Baekelandt, S., Mandiki, S.N.M., Kestemont, P., 2019a. Are cortisol and melatonin involved in the immune modulation by the light environment in pike perch </w:t>
      </w:r>
      <w:r w:rsidRPr="009E0B0D">
        <w:rPr>
          <w:i/>
          <w:noProof/>
        </w:rPr>
        <w:t>Sander lucioperca</w:t>
      </w:r>
      <w:r w:rsidRPr="009E0B0D">
        <w:rPr>
          <w:noProof/>
        </w:rPr>
        <w:t>? J Pineal Res. e12573, 1-12.</w:t>
      </w:r>
    </w:p>
    <w:p w14:paraId="346535B2" w14:textId="77777777" w:rsidR="009E0B0D" w:rsidRPr="009E0B0D" w:rsidRDefault="009E0B0D" w:rsidP="00AF6D24">
      <w:pPr>
        <w:pStyle w:val="EndNoteBibliography"/>
        <w:numPr>
          <w:ilvl w:val="0"/>
          <w:numId w:val="8"/>
        </w:numPr>
        <w:rPr>
          <w:noProof/>
        </w:rPr>
      </w:pPr>
      <w:r w:rsidRPr="009E0B0D">
        <w:rPr>
          <w:noProof/>
        </w:rPr>
        <w:t>Baekelandt, S., Mandiki, S.N.M., Schmitz, M., Kestemont, P., 2019b. Influence of the light spectrum on the daily rhythms of stress and humoral innate immune markers in pikeperch Sander lucioperca. Aquaculture. 499, 358-363.</w:t>
      </w:r>
    </w:p>
    <w:p w14:paraId="5902932F" w14:textId="77777777" w:rsidR="009E0B0D" w:rsidRPr="009E0B0D" w:rsidRDefault="009E0B0D" w:rsidP="00AF6D24">
      <w:pPr>
        <w:pStyle w:val="EndNoteBibliography"/>
        <w:numPr>
          <w:ilvl w:val="0"/>
          <w:numId w:val="8"/>
        </w:numPr>
        <w:rPr>
          <w:noProof/>
        </w:rPr>
      </w:pPr>
      <w:r w:rsidRPr="009E0B0D">
        <w:rPr>
          <w:noProof/>
        </w:rPr>
        <w:t xml:space="preserve">Baekelandt, S., Redivo, B., Mandiki, S.N.M., Bournonville, T., Houndji, A., Bernard, B., El Kertaoui, N., Schmitz, M., Fontaine, P., Gardeur, J.N., Ledore, Y., Kestemont, P., 2018. Multifactorial analyses revealed optimal aquaculture modalities improving husbandry fitness without clear effect on stress and immune status of pikeperch </w:t>
      </w:r>
      <w:r w:rsidRPr="009E0B0D">
        <w:rPr>
          <w:i/>
          <w:noProof/>
        </w:rPr>
        <w:t>Sander</w:t>
      </w:r>
      <w:r w:rsidRPr="009E0B0D">
        <w:rPr>
          <w:noProof/>
        </w:rPr>
        <w:t xml:space="preserve"> </w:t>
      </w:r>
      <w:r w:rsidRPr="009E0B0D">
        <w:rPr>
          <w:i/>
          <w:noProof/>
        </w:rPr>
        <w:t>lucioperca</w:t>
      </w:r>
      <w:r w:rsidRPr="009E0B0D">
        <w:rPr>
          <w:noProof/>
        </w:rPr>
        <w:t>. General and Comparative Endocrinology. 258, 194-204.</w:t>
      </w:r>
    </w:p>
    <w:p w14:paraId="4115AAC2" w14:textId="77777777" w:rsidR="009E0B0D" w:rsidRPr="009E0B0D" w:rsidRDefault="009E0B0D" w:rsidP="00AF6D24">
      <w:pPr>
        <w:pStyle w:val="EndNoteBibliography"/>
        <w:numPr>
          <w:ilvl w:val="0"/>
          <w:numId w:val="8"/>
        </w:numPr>
        <w:rPr>
          <w:noProof/>
        </w:rPr>
      </w:pPr>
      <w:r w:rsidRPr="009E0B0D">
        <w:rPr>
          <w:noProof/>
        </w:rPr>
        <w:t>Banovic, M., Reinders, M.J., Claret, A., Guerrero, L., Krystallis, A., 2019a. A cross-cultural perspective on impact of health and nutrition claims, country-of-origin and eco-label on consumer choice of new aquaculture products. Food Research International. 123, 36-47.</w:t>
      </w:r>
    </w:p>
    <w:p w14:paraId="0E01E049" w14:textId="77777777" w:rsidR="009E0B0D" w:rsidRPr="009E0B0D" w:rsidRDefault="009E0B0D" w:rsidP="00AF6D24">
      <w:pPr>
        <w:pStyle w:val="EndNoteBibliography"/>
        <w:numPr>
          <w:ilvl w:val="0"/>
          <w:numId w:val="8"/>
        </w:numPr>
        <w:rPr>
          <w:noProof/>
        </w:rPr>
      </w:pPr>
      <w:r w:rsidRPr="009E0B0D">
        <w:rPr>
          <w:noProof/>
        </w:rPr>
        <w:t>Banovic, M., Reinders, M.J., Claret, A., Guerrero, L., Krystallis, A., 2019b. “One Fish, Two Fish, Red Fish, Blue Fish”: How ethical beliefs influence consumer perceptions of “blue” aquaculture products? Food Quality and Preference. 77, 147-158.</w:t>
      </w:r>
    </w:p>
    <w:p w14:paraId="3552999C" w14:textId="77777777" w:rsidR="009E0B0D" w:rsidRPr="009E0B0D" w:rsidRDefault="009E0B0D" w:rsidP="00AF6D24">
      <w:pPr>
        <w:pStyle w:val="EndNoteBibliography"/>
        <w:numPr>
          <w:ilvl w:val="0"/>
          <w:numId w:val="8"/>
        </w:numPr>
        <w:rPr>
          <w:noProof/>
        </w:rPr>
      </w:pPr>
      <w:r w:rsidRPr="009E0B0D">
        <w:rPr>
          <w:noProof/>
        </w:rPr>
        <w:t>Banović, M., Krystallis, A., Guerrero, L., Reinders, M.J., 2016. Consumers as co-creators of new product ideas: An application of projective and creative research techniques. Food Research International. 87, 211-223.</w:t>
      </w:r>
    </w:p>
    <w:p w14:paraId="580EC6AB" w14:textId="77777777" w:rsidR="009E0B0D" w:rsidRPr="009E0B0D" w:rsidRDefault="009E0B0D" w:rsidP="00AF6D24">
      <w:pPr>
        <w:pStyle w:val="EndNoteBibliography"/>
        <w:numPr>
          <w:ilvl w:val="0"/>
          <w:numId w:val="8"/>
        </w:numPr>
        <w:rPr>
          <w:noProof/>
        </w:rPr>
      </w:pPr>
      <w:r w:rsidRPr="009E0B0D">
        <w:rPr>
          <w:noProof/>
        </w:rPr>
        <w:t>Campoverde, C., Estevez, A., 2017. The effect of live food enrichment with docosahexaenoic acid (22:6n-3) rich emulsions on growth, survival and fatty acid composition of meagre (</w:t>
      </w:r>
      <w:r w:rsidRPr="009E0B0D">
        <w:rPr>
          <w:i/>
          <w:noProof/>
        </w:rPr>
        <w:t>Argyrosomus</w:t>
      </w:r>
      <w:r w:rsidRPr="009E0B0D">
        <w:rPr>
          <w:noProof/>
        </w:rPr>
        <w:t xml:space="preserve"> </w:t>
      </w:r>
      <w:r w:rsidRPr="009E0B0D">
        <w:rPr>
          <w:i/>
          <w:noProof/>
        </w:rPr>
        <w:t>regius</w:t>
      </w:r>
      <w:r w:rsidRPr="009E0B0D">
        <w:rPr>
          <w:noProof/>
        </w:rPr>
        <w:t>) larvae. Aquaculture. 478, 16-24.</w:t>
      </w:r>
    </w:p>
    <w:p w14:paraId="5A7896A9" w14:textId="77777777" w:rsidR="009E0B0D" w:rsidRPr="009E0B0D" w:rsidRDefault="009E0B0D" w:rsidP="00AF6D24">
      <w:pPr>
        <w:pStyle w:val="EndNoteBibliography"/>
        <w:numPr>
          <w:ilvl w:val="0"/>
          <w:numId w:val="8"/>
        </w:numPr>
        <w:rPr>
          <w:noProof/>
        </w:rPr>
      </w:pPr>
      <w:r w:rsidRPr="009E0B0D">
        <w:rPr>
          <w:noProof/>
        </w:rPr>
        <w:t>Campoverde, C., Rodriguez, C., Perez, J., Gisbert, E., Estevez, A., 2017a. Early weaning in meagre Argyrosomus regius: Effects on growth, survival, digestion and skeletal deformities. Aquaculture Research. 48, 5289-5299.</w:t>
      </w:r>
    </w:p>
    <w:p w14:paraId="339FC3EF" w14:textId="77777777" w:rsidR="009E0B0D" w:rsidRPr="009E0B0D" w:rsidRDefault="009E0B0D" w:rsidP="00AF6D24">
      <w:pPr>
        <w:pStyle w:val="EndNoteBibliography"/>
        <w:numPr>
          <w:ilvl w:val="0"/>
          <w:numId w:val="8"/>
        </w:numPr>
        <w:rPr>
          <w:noProof/>
        </w:rPr>
      </w:pPr>
      <w:r w:rsidRPr="009E0B0D">
        <w:rPr>
          <w:noProof/>
        </w:rPr>
        <w:t>Campoverde, C., Milne, D.J., Estévez, A., Duncan, N., Secombes, C.J., Andree, K.B., 2017b. Ontogeny and modulation after PAMPs stimulation of β-defensin, hepcidin, and piscidin antimicrobial peptides in meagre (</w:t>
      </w:r>
      <w:r w:rsidRPr="009E0B0D">
        <w:rPr>
          <w:i/>
          <w:noProof/>
        </w:rPr>
        <w:t>Argyrosomus</w:t>
      </w:r>
      <w:r w:rsidRPr="009E0B0D">
        <w:rPr>
          <w:noProof/>
        </w:rPr>
        <w:t xml:space="preserve"> </w:t>
      </w:r>
      <w:r w:rsidRPr="009E0B0D">
        <w:rPr>
          <w:i/>
          <w:noProof/>
        </w:rPr>
        <w:t>regius</w:t>
      </w:r>
      <w:r w:rsidRPr="009E0B0D">
        <w:rPr>
          <w:noProof/>
        </w:rPr>
        <w:t>). Fish &amp; Shellfish Immunology. 69, 200-210.</w:t>
      </w:r>
    </w:p>
    <w:p w14:paraId="12CCC4FC" w14:textId="77777777" w:rsidR="009E0B0D" w:rsidRPr="009E0B0D" w:rsidRDefault="009E0B0D" w:rsidP="00AF6D24">
      <w:pPr>
        <w:pStyle w:val="EndNoteBibliography"/>
        <w:numPr>
          <w:ilvl w:val="0"/>
          <w:numId w:val="8"/>
        </w:numPr>
        <w:rPr>
          <w:noProof/>
        </w:rPr>
      </w:pPr>
      <w:r w:rsidRPr="009E0B0D">
        <w:rPr>
          <w:noProof/>
        </w:rPr>
        <w:t>Campoverde, C., Andree, K.B., Milne, D.J., Estevez, A., Gisbert, E., Carella, F., 2018. Ontogeny of lymphoid organs and mucosal associated lymphoid tissues in meagre (</w:t>
      </w:r>
      <w:r w:rsidRPr="009E0B0D">
        <w:rPr>
          <w:i/>
          <w:noProof/>
        </w:rPr>
        <w:t>Argyrosomus regius</w:t>
      </w:r>
      <w:r w:rsidRPr="009E0B0D">
        <w:rPr>
          <w:noProof/>
        </w:rPr>
        <w:t>). Fish Shellfish Immunol. 84, 509-520.</w:t>
      </w:r>
    </w:p>
    <w:p w14:paraId="741403BD" w14:textId="77777777" w:rsidR="009E0B0D" w:rsidRPr="009E0B0D" w:rsidRDefault="009E0B0D" w:rsidP="00AF6D24">
      <w:pPr>
        <w:pStyle w:val="EndNoteBibliography"/>
        <w:numPr>
          <w:ilvl w:val="0"/>
          <w:numId w:val="8"/>
        </w:numPr>
        <w:rPr>
          <w:noProof/>
        </w:rPr>
      </w:pPr>
      <w:r w:rsidRPr="009E0B0D">
        <w:rPr>
          <w:noProof/>
        </w:rPr>
        <w:t>Campoverde, C., Milne, D.J., Secombes, C.J., Estévez, A., Gisbert, E., Andree, K.B., 2019. Gene expression analysis of the innate immune system during early rearing and weaning of meagre (</w:t>
      </w:r>
      <w:r w:rsidRPr="009E0B0D">
        <w:rPr>
          <w:i/>
          <w:noProof/>
        </w:rPr>
        <w:t>Argyrosomus regius</w:t>
      </w:r>
      <w:r w:rsidRPr="009E0B0D">
        <w:rPr>
          <w:noProof/>
        </w:rPr>
        <w:t>). Fish &amp; Shellfish Immunology. 94, 819-832.</w:t>
      </w:r>
    </w:p>
    <w:p w14:paraId="42023857" w14:textId="77777777" w:rsidR="009E0B0D" w:rsidRPr="009E0B0D" w:rsidRDefault="009E0B0D" w:rsidP="00AF6D24">
      <w:pPr>
        <w:pStyle w:val="EndNoteBibliography"/>
        <w:numPr>
          <w:ilvl w:val="0"/>
          <w:numId w:val="8"/>
        </w:numPr>
        <w:rPr>
          <w:noProof/>
        </w:rPr>
      </w:pPr>
      <w:r w:rsidRPr="009E0B0D">
        <w:rPr>
          <w:noProof/>
        </w:rPr>
        <w:t>Carvalho, M., Montero, D., Gesto, M., Lencina, A., Lund, I., Izquierdo, M., 2019a. The effect of dietary n-3 LC-PUFA on the responses to acute and prolonged stress of meagre (</w:t>
      </w:r>
      <w:r w:rsidRPr="009E0B0D">
        <w:rPr>
          <w:i/>
          <w:noProof/>
        </w:rPr>
        <w:t>Argyrosomus regius</w:t>
      </w:r>
      <w:r w:rsidRPr="009E0B0D">
        <w:rPr>
          <w:noProof/>
        </w:rPr>
        <w:t>, Asso 1801) juveniles. Aquaculture. 506, 112-118.</w:t>
      </w:r>
    </w:p>
    <w:p w14:paraId="6D5768AD" w14:textId="77777777" w:rsidR="009E0B0D" w:rsidRPr="009E0B0D" w:rsidRDefault="009E0B0D" w:rsidP="00AF6D24">
      <w:pPr>
        <w:pStyle w:val="EndNoteBibliography"/>
        <w:numPr>
          <w:ilvl w:val="0"/>
          <w:numId w:val="8"/>
        </w:numPr>
        <w:rPr>
          <w:noProof/>
        </w:rPr>
      </w:pPr>
      <w:r w:rsidRPr="009E0B0D">
        <w:rPr>
          <w:noProof/>
        </w:rPr>
        <w:t xml:space="preserve">Carvalho, M., Peres, H., Saleh, R., Fontanillas, R., Rosenlund, G., Oliva-Teles, A., Izquierdo, M., 2018. Dietary requirement for n-3 long-chain polyunsaturated </w:t>
      </w:r>
      <w:r w:rsidRPr="009E0B0D">
        <w:rPr>
          <w:noProof/>
        </w:rPr>
        <w:lastRenderedPageBreak/>
        <w:t>fatty acids for fast growth of meagre (</w:t>
      </w:r>
      <w:r w:rsidRPr="009E0B0D">
        <w:rPr>
          <w:i/>
          <w:noProof/>
        </w:rPr>
        <w:t>Argyrosomus</w:t>
      </w:r>
      <w:r w:rsidRPr="009E0B0D">
        <w:rPr>
          <w:noProof/>
        </w:rPr>
        <w:t xml:space="preserve"> </w:t>
      </w:r>
      <w:r w:rsidRPr="009E0B0D">
        <w:rPr>
          <w:i/>
          <w:noProof/>
        </w:rPr>
        <w:t>regius</w:t>
      </w:r>
      <w:r w:rsidRPr="009E0B0D">
        <w:rPr>
          <w:noProof/>
        </w:rPr>
        <w:t>, Asso 1801) fingerlings. Aquaculture. 488, 105-113.</w:t>
      </w:r>
    </w:p>
    <w:p w14:paraId="1BD7117C" w14:textId="77777777" w:rsidR="009E0B0D" w:rsidRPr="009E0B0D" w:rsidRDefault="009E0B0D" w:rsidP="00AF6D24">
      <w:pPr>
        <w:pStyle w:val="EndNoteBibliography"/>
        <w:numPr>
          <w:ilvl w:val="0"/>
          <w:numId w:val="8"/>
        </w:numPr>
        <w:rPr>
          <w:noProof/>
        </w:rPr>
      </w:pPr>
      <w:r w:rsidRPr="009E0B0D">
        <w:rPr>
          <w:noProof/>
        </w:rPr>
        <w:t>Carvalho, M., Castro, P., Montero, D., Peres, H., Acosta, F., Fontanillas, R., Rosenlund, G., Robaina, L., Izquierdo, M., 2019b. Essential fatty acid deficiency increases hepatic non-infectious granulomatosis incidence in meagre (</w:t>
      </w:r>
      <w:r w:rsidRPr="009E0B0D">
        <w:rPr>
          <w:i/>
          <w:noProof/>
        </w:rPr>
        <w:t>Argyrosomus</w:t>
      </w:r>
      <w:r w:rsidRPr="009E0B0D">
        <w:rPr>
          <w:noProof/>
        </w:rPr>
        <w:t xml:space="preserve"> </w:t>
      </w:r>
      <w:r w:rsidRPr="009E0B0D">
        <w:rPr>
          <w:i/>
          <w:noProof/>
        </w:rPr>
        <w:t>regius</w:t>
      </w:r>
      <w:r w:rsidRPr="009E0B0D">
        <w:rPr>
          <w:noProof/>
        </w:rPr>
        <w:t>, Asso 1801) fingerlings. Aquaculture. 505, 393-404.</w:t>
      </w:r>
    </w:p>
    <w:p w14:paraId="6CE7E3BA" w14:textId="77777777" w:rsidR="009E0B0D" w:rsidRPr="009E0B0D" w:rsidRDefault="009E0B0D" w:rsidP="00AF6D24">
      <w:pPr>
        <w:pStyle w:val="EndNoteBibliography"/>
        <w:numPr>
          <w:ilvl w:val="0"/>
          <w:numId w:val="8"/>
        </w:numPr>
        <w:rPr>
          <w:noProof/>
        </w:rPr>
      </w:pPr>
      <w:r w:rsidRPr="009E0B0D">
        <w:rPr>
          <w:noProof/>
        </w:rPr>
        <w:t>Colchen, T., Faux, E., Teletchea, F., Pasquet, A., 2017. Is personality of young fish consistent through different behavioural tests? Applied Animal Behaviour Science. 194, 127-134.</w:t>
      </w:r>
    </w:p>
    <w:p w14:paraId="3CFD994D" w14:textId="77777777" w:rsidR="009E0B0D" w:rsidRPr="009E0B0D" w:rsidRDefault="009E0B0D" w:rsidP="00AF6D24">
      <w:pPr>
        <w:pStyle w:val="EndNoteBibliography"/>
        <w:numPr>
          <w:ilvl w:val="0"/>
          <w:numId w:val="8"/>
        </w:numPr>
        <w:rPr>
          <w:noProof/>
        </w:rPr>
      </w:pPr>
      <w:r w:rsidRPr="009E0B0D">
        <w:rPr>
          <w:noProof/>
        </w:rPr>
        <w:t>Colchen, T., Fontaine, P., Ledoré, Y., Teletchea, F., Pasquet, A., 2019. Intra-cohort cannibalism in early life stages of pikeperch. Aquaculture Research. 0, 1-10.</w:t>
      </w:r>
    </w:p>
    <w:p w14:paraId="11D3EC9E" w14:textId="77777777" w:rsidR="009E0B0D" w:rsidRPr="009E0B0D" w:rsidRDefault="009E0B0D" w:rsidP="00AF6D24">
      <w:pPr>
        <w:pStyle w:val="EndNoteBibliography"/>
        <w:numPr>
          <w:ilvl w:val="0"/>
          <w:numId w:val="8"/>
        </w:numPr>
        <w:rPr>
          <w:noProof/>
        </w:rPr>
      </w:pPr>
      <w:r w:rsidRPr="009E0B0D">
        <w:rPr>
          <w:noProof/>
        </w:rPr>
        <w:t>Colchen, T., Ledoré, Y., Fontaine, P., Teletchea, F., Pasquet, A., 2023. Larval pikeperch Sander lucioperca cannibals are more efficient predators on zebrafish Danio rerio than non-cannibals. Aquaculture. 575.</w:t>
      </w:r>
    </w:p>
    <w:p w14:paraId="79D519E4" w14:textId="77777777" w:rsidR="009E0B0D" w:rsidRPr="009E0B0D" w:rsidRDefault="009E0B0D" w:rsidP="00AF6D24">
      <w:pPr>
        <w:pStyle w:val="EndNoteBibliography"/>
        <w:numPr>
          <w:ilvl w:val="0"/>
          <w:numId w:val="8"/>
        </w:numPr>
        <w:rPr>
          <w:noProof/>
        </w:rPr>
      </w:pPr>
      <w:r w:rsidRPr="009E0B0D">
        <w:rPr>
          <w:noProof/>
        </w:rPr>
        <w:t>Colchen, T., Gisbert, E., Krauss, D., Ledoré, Y., Pasquet, A., Fontaine, P., 2020a. Improving pikeperch larviculture by combining environmental, feeding and populational factors. Aquaculture Reports. 17, 100337.</w:t>
      </w:r>
    </w:p>
    <w:p w14:paraId="5F3E3BBF" w14:textId="77777777" w:rsidR="009E0B0D" w:rsidRPr="009E0B0D" w:rsidRDefault="009E0B0D" w:rsidP="00AF6D24">
      <w:pPr>
        <w:pStyle w:val="EndNoteBibliography"/>
        <w:numPr>
          <w:ilvl w:val="0"/>
          <w:numId w:val="8"/>
        </w:numPr>
        <w:rPr>
          <w:noProof/>
        </w:rPr>
      </w:pPr>
      <w:r w:rsidRPr="009E0B0D">
        <w:rPr>
          <w:noProof/>
        </w:rPr>
        <w:t>Colchen, T., Gisbert, E., Ledoré, Y., Teletchea, F., Fontaine, P., Pasquet, A., 2020b. Is a cannibal different from its conspecifics? A behavioural, morphological, muscular and retinal structure study with pikeperch juveniles under farming conditions. Applied Animal Behaviour Science. 224, 104947.</w:t>
      </w:r>
    </w:p>
    <w:p w14:paraId="6B74CA91" w14:textId="77777777" w:rsidR="009E0B0D" w:rsidRPr="009E0B0D" w:rsidRDefault="009E0B0D" w:rsidP="00AF6D24">
      <w:pPr>
        <w:pStyle w:val="EndNoteBibliography"/>
        <w:numPr>
          <w:ilvl w:val="0"/>
          <w:numId w:val="8"/>
        </w:numPr>
        <w:rPr>
          <w:noProof/>
        </w:rPr>
      </w:pPr>
      <w:r w:rsidRPr="009E0B0D">
        <w:rPr>
          <w:noProof/>
        </w:rPr>
        <w:t>Colchen, T., Dias, A., Gisbert, E., Teletchea, F., Fontaine, P., Pasquet, A., 2020c. The onset of piscivory in a freshwater fish species: analysis of behavioural and physiological traits. Journal of Fish Biology. 96, 1463-1474.</w:t>
      </w:r>
    </w:p>
    <w:p w14:paraId="72141785" w14:textId="77777777" w:rsidR="009E0B0D" w:rsidRPr="009E0B0D" w:rsidRDefault="009E0B0D" w:rsidP="00AF6D24">
      <w:pPr>
        <w:pStyle w:val="EndNoteBibliography"/>
        <w:numPr>
          <w:ilvl w:val="0"/>
          <w:numId w:val="8"/>
        </w:numPr>
        <w:rPr>
          <w:noProof/>
        </w:rPr>
      </w:pPr>
      <w:r w:rsidRPr="009E0B0D">
        <w:rPr>
          <w:noProof/>
        </w:rPr>
        <w:t>Corriero, A., Wylie, M.J., Nyuji, M., Zupa, R., Mylonas, C.C., 2021. Reproduction of greater amberjack (</w:t>
      </w:r>
      <w:r w:rsidRPr="009E0B0D">
        <w:rPr>
          <w:i/>
          <w:noProof/>
        </w:rPr>
        <w:t>Seriola dumerili</w:t>
      </w:r>
      <w:r w:rsidRPr="009E0B0D">
        <w:rPr>
          <w:noProof/>
        </w:rPr>
        <w:t>) and other members of the family Carangidae. Reviews in Aquaculture. 13, 1781-1815.</w:t>
      </w:r>
    </w:p>
    <w:p w14:paraId="659FEDEE" w14:textId="77777777" w:rsidR="009E0B0D" w:rsidRPr="009E0B0D" w:rsidRDefault="009E0B0D" w:rsidP="00AF6D24">
      <w:pPr>
        <w:pStyle w:val="EndNoteBibliography"/>
        <w:numPr>
          <w:ilvl w:val="0"/>
          <w:numId w:val="8"/>
        </w:numPr>
        <w:rPr>
          <w:noProof/>
        </w:rPr>
      </w:pPr>
      <w:r w:rsidRPr="009E0B0D">
        <w:rPr>
          <w:noProof/>
        </w:rPr>
        <w:t>Cortay, A., Colchen, T., Fontaine, P., Pasquet, A., 2019. Does adding heterospecific fish prey affect growth, development and cannibalism rate of pikeperch larvae? Fishes. 4 (1), 21-33.</w:t>
      </w:r>
    </w:p>
    <w:p w14:paraId="1F74F212" w14:textId="77777777" w:rsidR="009E0B0D" w:rsidRPr="009E0B0D" w:rsidRDefault="009E0B0D" w:rsidP="00AF6D24">
      <w:pPr>
        <w:pStyle w:val="EndNoteBibliography"/>
        <w:numPr>
          <w:ilvl w:val="0"/>
          <w:numId w:val="8"/>
        </w:numPr>
        <w:rPr>
          <w:noProof/>
        </w:rPr>
      </w:pPr>
      <w:r w:rsidRPr="009E0B0D">
        <w:rPr>
          <w:noProof/>
        </w:rPr>
        <w:t xml:space="preserve">Duncan, N.J., Mylonas, C.C., Milton Sullon, E., Karamanlidis, D., França Nogueira, M.C., Ibarra-Zatarain, Z., Chiumento, M., Aviles Carrillo, R.O., 2018. Paired spawning with male rotation of meagre </w:t>
      </w:r>
      <w:r w:rsidRPr="009E0B0D">
        <w:rPr>
          <w:i/>
          <w:noProof/>
        </w:rPr>
        <w:t>Argyrosomus</w:t>
      </w:r>
      <w:r w:rsidRPr="009E0B0D">
        <w:rPr>
          <w:noProof/>
        </w:rPr>
        <w:t xml:space="preserve"> </w:t>
      </w:r>
      <w:r w:rsidRPr="009E0B0D">
        <w:rPr>
          <w:i/>
          <w:noProof/>
        </w:rPr>
        <w:t>regius</w:t>
      </w:r>
      <w:r w:rsidRPr="009E0B0D">
        <w:rPr>
          <w:noProof/>
        </w:rPr>
        <w:t xml:space="preserve"> using GnRHa injections, as a method for producing multiple families for breeding selection programs. Aquaculture. 495, 506-512.</w:t>
      </w:r>
    </w:p>
    <w:p w14:paraId="65193DE0" w14:textId="77777777" w:rsidR="009E0B0D" w:rsidRPr="009E0B0D" w:rsidRDefault="009E0B0D" w:rsidP="00AF6D24">
      <w:pPr>
        <w:pStyle w:val="EndNoteBibliography"/>
        <w:numPr>
          <w:ilvl w:val="0"/>
          <w:numId w:val="8"/>
        </w:numPr>
        <w:rPr>
          <w:noProof/>
        </w:rPr>
      </w:pPr>
      <w:r w:rsidRPr="009E0B0D">
        <w:rPr>
          <w:noProof/>
        </w:rPr>
        <w:t>El Kertaoui, N., Lund, I., Betancor, M.B., Carpentier, C., Montero, D., Kestemont, P., 2021. Dietary DHA and ARA level and ratio affect the occurrence of skeletal anomalies in pikeperch larvae (</w:t>
      </w:r>
      <w:r w:rsidRPr="009E0B0D">
        <w:rPr>
          <w:i/>
          <w:noProof/>
        </w:rPr>
        <w:t>Sander lucioperca</w:t>
      </w:r>
      <w:r w:rsidRPr="009E0B0D">
        <w:rPr>
          <w:noProof/>
        </w:rPr>
        <w:t>) through a regulation of immunity and stress related gene expression. Aquaculture. 544.</w:t>
      </w:r>
    </w:p>
    <w:p w14:paraId="49A2FB53" w14:textId="77777777" w:rsidR="009E0B0D" w:rsidRPr="009E0B0D" w:rsidRDefault="009E0B0D" w:rsidP="00AF6D24">
      <w:pPr>
        <w:pStyle w:val="EndNoteBibliography"/>
        <w:numPr>
          <w:ilvl w:val="0"/>
          <w:numId w:val="8"/>
        </w:numPr>
        <w:rPr>
          <w:noProof/>
        </w:rPr>
      </w:pPr>
      <w:r w:rsidRPr="009E0B0D">
        <w:rPr>
          <w:noProof/>
        </w:rPr>
        <w:t>El Kertaoui, N., Hernández-Cruz, C.M., Montero, D., Caballero, M.J., Saleh, R., Afonso, J.M., Izquierdo, M., 2017. The importance of dietary HUFA for meagre larvae (Argyrosomus regius; Asso, 1801) and its relation with antioxidant vitamins E and C. Aquaculture Research. 48, 419-433.</w:t>
      </w:r>
    </w:p>
    <w:p w14:paraId="26431A80" w14:textId="77777777" w:rsidR="009E0B0D" w:rsidRPr="009E0B0D" w:rsidRDefault="009E0B0D" w:rsidP="00AF6D24">
      <w:pPr>
        <w:pStyle w:val="EndNoteBibliography"/>
        <w:numPr>
          <w:ilvl w:val="0"/>
          <w:numId w:val="8"/>
        </w:numPr>
        <w:rPr>
          <w:noProof/>
        </w:rPr>
      </w:pPr>
      <w:r w:rsidRPr="009E0B0D">
        <w:rPr>
          <w:noProof/>
        </w:rPr>
        <w:t xml:space="preserve">El Kertaoui, N., Lund, I., Assogba, H., Domínguez, D., Izquierdo, M.S., Baekelandt, S., Cornet, V., Mandiki, S.N.M., Montero, D., Kestemont, P., 2019. Key nutritional </w:t>
      </w:r>
      <w:r w:rsidRPr="009E0B0D">
        <w:rPr>
          <w:noProof/>
        </w:rPr>
        <w:lastRenderedPageBreak/>
        <w:t>factors and interactions during larval development of pikeperch (</w:t>
      </w:r>
      <w:r w:rsidRPr="009E0B0D">
        <w:rPr>
          <w:i/>
          <w:noProof/>
        </w:rPr>
        <w:t>Sander lucioperca</w:t>
      </w:r>
      <w:r w:rsidRPr="009E0B0D">
        <w:rPr>
          <w:noProof/>
        </w:rPr>
        <w:t>). Scientific Reports. 9, 7074.</w:t>
      </w:r>
    </w:p>
    <w:p w14:paraId="69837225" w14:textId="77777777" w:rsidR="009E0B0D" w:rsidRPr="009E0B0D" w:rsidRDefault="009E0B0D" w:rsidP="00AF6D24">
      <w:pPr>
        <w:pStyle w:val="EndNoteBibliography"/>
        <w:numPr>
          <w:ilvl w:val="0"/>
          <w:numId w:val="8"/>
        </w:numPr>
        <w:rPr>
          <w:noProof/>
        </w:rPr>
      </w:pPr>
      <w:r w:rsidRPr="009E0B0D">
        <w:rPr>
          <w:noProof/>
        </w:rPr>
        <w:t xml:space="preserve">Fakriadis, I., Mylonas, C.C., 2021. Sperm quality of greater amberjack </w:t>
      </w:r>
      <w:r w:rsidRPr="009E0B0D">
        <w:rPr>
          <w:i/>
          <w:noProof/>
        </w:rPr>
        <w:t xml:space="preserve">Seriola dumerili </w:t>
      </w:r>
      <w:r w:rsidRPr="009E0B0D">
        <w:rPr>
          <w:noProof/>
        </w:rPr>
        <w:t>throughout the reproductive season and in response to GnRHa treatment with controlled release implants. Fish Physiol Biochem. 47, 281-292.</w:t>
      </w:r>
    </w:p>
    <w:p w14:paraId="3BA0F348" w14:textId="77777777" w:rsidR="009E0B0D" w:rsidRPr="009E0B0D" w:rsidRDefault="009E0B0D" w:rsidP="00AF6D24">
      <w:pPr>
        <w:pStyle w:val="EndNoteBibliography"/>
        <w:numPr>
          <w:ilvl w:val="0"/>
          <w:numId w:val="8"/>
        </w:numPr>
        <w:rPr>
          <w:noProof/>
        </w:rPr>
      </w:pPr>
      <w:r w:rsidRPr="009E0B0D">
        <w:rPr>
          <w:noProof/>
        </w:rPr>
        <w:t>Fakriadis, I., Lisi, F., Sigelaki, I., Papadaki, M., Mylonas, C.C., 2019. Spawning kinetics and egg/larval quality of greater amberjack (</w:t>
      </w:r>
      <w:r w:rsidRPr="009E0B0D">
        <w:rPr>
          <w:i/>
          <w:noProof/>
        </w:rPr>
        <w:t>Seriola dumerili</w:t>
      </w:r>
      <w:r w:rsidRPr="009E0B0D">
        <w:rPr>
          <w:noProof/>
        </w:rPr>
        <w:t>) in response to multiple GnRHa injections or implants. General and Comparative Endocrinology. 279, 78-87.</w:t>
      </w:r>
    </w:p>
    <w:p w14:paraId="35FD5EDC" w14:textId="77777777" w:rsidR="009E0B0D" w:rsidRPr="009E0B0D" w:rsidRDefault="009E0B0D" w:rsidP="00AF6D24">
      <w:pPr>
        <w:pStyle w:val="EndNoteBibliography"/>
        <w:numPr>
          <w:ilvl w:val="0"/>
          <w:numId w:val="8"/>
        </w:numPr>
        <w:rPr>
          <w:noProof/>
        </w:rPr>
      </w:pPr>
      <w:r w:rsidRPr="009E0B0D">
        <w:rPr>
          <w:noProof/>
        </w:rPr>
        <w:t xml:space="preserve">Fakriadis, I., Miccoli, A., Karapanagiotis, S., Tsele, N., Mylonas, C.C., 2020a. Optimization of a GnRHa treatment for spawning commercially reared greater amberjack </w:t>
      </w:r>
      <w:r w:rsidRPr="009E0B0D">
        <w:rPr>
          <w:i/>
          <w:noProof/>
        </w:rPr>
        <w:t>Seriola dumerili</w:t>
      </w:r>
      <w:r w:rsidRPr="009E0B0D">
        <w:rPr>
          <w:noProof/>
        </w:rPr>
        <w:t>: Dose response and extent of the reproductive season. Aquaculture. 521, 735011.</w:t>
      </w:r>
    </w:p>
    <w:p w14:paraId="147D66C3" w14:textId="77777777" w:rsidR="009E0B0D" w:rsidRPr="009E0B0D" w:rsidRDefault="009E0B0D" w:rsidP="00AF6D24">
      <w:pPr>
        <w:pStyle w:val="EndNoteBibliography"/>
        <w:numPr>
          <w:ilvl w:val="0"/>
          <w:numId w:val="8"/>
        </w:numPr>
        <w:rPr>
          <w:noProof/>
        </w:rPr>
      </w:pPr>
      <w:r w:rsidRPr="009E0B0D">
        <w:rPr>
          <w:noProof/>
        </w:rPr>
        <w:t xml:space="preserve">Fakriadis, I., Sigelaki, I., Papadaki, M., Papandroulakis, N., Raftopoulos, A., Tsakoniti, K., Mylonas, C.C., 2020b. Control of reproduction of greater amberjack </w:t>
      </w:r>
      <w:r w:rsidRPr="009E0B0D">
        <w:rPr>
          <w:i/>
          <w:noProof/>
        </w:rPr>
        <w:t>Seriola dumerili</w:t>
      </w:r>
      <w:r w:rsidRPr="009E0B0D">
        <w:rPr>
          <w:noProof/>
        </w:rPr>
        <w:t xml:space="preserve"> reared in aquaculture facilities. Aquaculture. 519, 734880.</w:t>
      </w:r>
    </w:p>
    <w:p w14:paraId="31B65455" w14:textId="77777777" w:rsidR="009E0B0D" w:rsidRPr="009E0B0D" w:rsidRDefault="009E0B0D" w:rsidP="00AF6D24">
      <w:pPr>
        <w:pStyle w:val="EndNoteBibliography"/>
        <w:numPr>
          <w:ilvl w:val="0"/>
          <w:numId w:val="8"/>
        </w:numPr>
        <w:rPr>
          <w:noProof/>
        </w:rPr>
      </w:pPr>
      <w:r w:rsidRPr="009E0B0D">
        <w:rPr>
          <w:noProof/>
        </w:rPr>
        <w:t>Fernández-Montero, A., Torrecillas, S., Tort, L., Ginés, R., Acosta, F., Izquierdo, M.S., Montero, D., 2020a. Stress response and skin mucus production of greater amberjack (</w:t>
      </w:r>
      <w:r w:rsidRPr="009E0B0D">
        <w:rPr>
          <w:i/>
          <w:noProof/>
        </w:rPr>
        <w:t>Seriola dumerili</w:t>
      </w:r>
      <w:r w:rsidRPr="009E0B0D">
        <w:rPr>
          <w:noProof/>
        </w:rPr>
        <w:t>) under different rearing conditions. Aquaculture. 520.</w:t>
      </w:r>
    </w:p>
    <w:p w14:paraId="28AA7699" w14:textId="77777777" w:rsidR="009E0B0D" w:rsidRPr="009E0B0D" w:rsidRDefault="009E0B0D" w:rsidP="00AF6D24">
      <w:pPr>
        <w:pStyle w:val="EndNoteBibliography"/>
        <w:numPr>
          <w:ilvl w:val="0"/>
          <w:numId w:val="8"/>
        </w:numPr>
        <w:rPr>
          <w:noProof/>
        </w:rPr>
      </w:pPr>
      <w:r w:rsidRPr="009E0B0D">
        <w:rPr>
          <w:noProof/>
        </w:rPr>
        <w:t xml:space="preserve">Fernández-Montero, A., Caballero, M.J., Torrecillas, S., Tuset, V.M., Lombarte, A., Ginés, R.R., Izquierdo, M., Robaina, L., Montero, D., 2017. Effect of temperature on growth performance of greater amberjack </w:t>
      </w:r>
      <w:r w:rsidRPr="009E0B0D">
        <w:rPr>
          <w:i/>
          <w:noProof/>
        </w:rPr>
        <w:t>Seriola dumerili</w:t>
      </w:r>
      <w:r w:rsidRPr="009E0B0D">
        <w:rPr>
          <w:noProof/>
        </w:rPr>
        <w:t xml:space="preserve"> (Risso 1810) Juveniles. Aquaculture Research. 49, 908-918.</w:t>
      </w:r>
    </w:p>
    <w:p w14:paraId="2ACEB9DE" w14:textId="77777777" w:rsidR="009E0B0D" w:rsidRPr="009E0B0D" w:rsidRDefault="009E0B0D" w:rsidP="00AF6D24">
      <w:pPr>
        <w:pStyle w:val="EndNoteBibliography"/>
        <w:numPr>
          <w:ilvl w:val="0"/>
          <w:numId w:val="8"/>
        </w:numPr>
        <w:rPr>
          <w:noProof/>
        </w:rPr>
      </w:pPr>
      <w:r w:rsidRPr="009E0B0D">
        <w:rPr>
          <w:noProof/>
        </w:rPr>
        <w:t>Fernández-Montero, Á., Montero, D., Izquierdo, M.S., Acosta, F., Caballero, M.J., Torrecillas, S., 2020b. Skin infection of greater amberjack (Seriola dumerili) by monogenean ectoparasite neobenedenia girellae: A morphological and histopathological descriptive study. Aquaculture Reports. 18.</w:t>
      </w:r>
    </w:p>
    <w:p w14:paraId="2136868E" w14:textId="77777777" w:rsidR="009E0B0D" w:rsidRPr="009E0B0D" w:rsidRDefault="009E0B0D" w:rsidP="00AF6D24">
      <w:pPr>
        <w:pStyle w:val="EndNoteBibliography"/>
        <w:numPr>
          <w:ilvl w:val="0"/>
          <w:numId w:val="8"/>
        </w:numPr>
        <w:rPr>
          <w:noProof/>
        </w:rPr>
      </w:pPr>
      <w:r w:rsidRPr="009E0B0D">
        <w:rPr>
          <w:noProof/>
        </w:rPr>
        <w:t>Fernández-Montero, Á., Torrecillas, S., Montero, D., Acosta, F., Prieto-Álamo, M.-J., Abril, N., Jurado, J., 2021. Proteomic profile and protease activity in the skin mucus of greater amberjack (</w:t>
      </w:r>
      <w:r w:rsidRPr="009E0B0D">
        <w:rPr>
          <w:i/>
          <w:noProof/>
        </w:rPr>
        <w:t>Seriola dumerili</w:t>
      </w:r>
      <w:r w:rsidRPr="009E0B0D">
        <w:rPr>
          <w:noProof/>
        </w:rPr>
        <w:t>) infected with the ectoparasite Neobenedenia girellae — An immunological approach. Fish &amp; Shellfish Immunology. 110, 100-115.</w:t>
      </w:r>
    </w:p>
    <w:p w14:paraId="5DDDCB41" w14:textId="77777777" w:rsidR="009E0B0D" w:rsidRPr="009E0B0D" w:rsidRDefault="009E0B0D" w:rsidP="00AF6D24">
      <w:pPr>
        <w:pStyle w:val="EndNoteBibliography"/>
        <w:numPr>
          <w:ilvl w:val="0"/>
          <w:numId w:val="8"/>
        </w:numPr>
        <w:rPr>
          <w:noProof/>
        </w:rPr>
      </w:pPr>
      <w:r w:rsidRPr="009E0B0D">
        <w:rPr>
          <w:noProof/>
        </w:rPr>
        <w:t>Fernández-Montero, Á., Torrecillas, S., Izquierdo, M., Caballero, M.J., Milne, D.J., Secombes, C.J., Sweetman, J., Da Silva, P., Acosta, F., Montero, D., 2019. Increased parasite resistance of greater amberjack (Seriola dumerili Risso 1810) juveniles fed a cMOS supplemented diet is associated with upregulation of a discrete set of immune genes in mucosal tissues. Fish &amp; Shellfish Immunology. 86, 35-45.</w:t>
      </w:r>
    </w:p>
    <w:p w14:paraId="42F3A0FC" w14:textId="77777777" w:rsidR="009E0B0D" w:rsidRPr="009E0B0D" w:rsidRDefault="009E0B0D" w:rsidP="00AF6D24">
      <w:pPr>
        <w:pStyle w:val="EndNoteBibliography"/>
        <w:numPr>
          <w:ilvl w:val="0"/>
          <w:numId w:val="8"/>
        </w:numPr>
        <w:rPr>
          <w:noProof/>
        </w:rPr>
      </w:pPr>
      <w:r w:rsidRPr="009E0B0D">
        <w:rPr>
          <w:noProof/>
        </w:rPr>
        <w:t>Fernández-Montero, Á., Torrecillas, S., Acosta, F., Kalinowski, T., Bravo, J., Sweetman, J., Roo, J., Makol, A., Docando, J., Carvalho, M., Izquierdo, M.S., Montero, D., 2020c. Improving greater amberjack (Seriola dumerili) defenses against monogenean parasite Neobenedenia girellae infection through functional dietary additives. Aquaculture.</w:t>
      </w:r>
    </w:p>
    <w:p w14:paraId="68ECE4A0" w14:textId="77777777" w:rsidR="009E0B0D" w:rsidRPr="009E0B0D" w:rsidRDefault="009E0B0D" w:rsidP="00AF6D24">
      <w:pPr>
        <w:pStyle w:val="EndNoteBibliography"/>
        <w:numPr>
          <w:ilvl w:val="0"/>
          <w:numId w:val="8"/>
        </w:numPr>
        <w:rPr>
          <w:noProof/>
        </w:rPr>
      </w:pPr>
      <w:r w:rsidRPr="009E0B0D">
        <w:rPr>
          <w:noProof/>
        </w:rPr>
        <w:t>Gisbert, E., Mozanzadeh, M.T., Kotzamanis, Y., Estévez, A., 2016. Weaning wild flathead grey mullet (</w:t>
      </w:r>
      <w:r w:rsidRPr="009E0B0D">
        <w:rPr>
          <w:i/>
          <w:noProof/>
        </w:rPr>
        <w:t>Mugil</w:t>
      </w:r>
      <w:r w:rsidRPr="009E0B0D">
        <w:rPr>
          <w:noProof/>
        </w:rPr>
        <w:t xml:space="preserve"> </w:t>
      </w:r>
      <w:r w:rsidRPr="009E0B0D">
        <w:rPr>
          <w:i/>
          <w:noProof/>
        </w:rPr>
        <w:t>cephalus</w:t>
      </w:r>
      <w:r w:rsidRPr="009E0B0D">
        <w:rPr>
          <w:noProof/>
        </w:rPr>
        <w:t>) fry with diets with different levels of fish meal substitution. Aquaculture. 462, 92-100.</w:t>
      </w:r>
    </w:p>
    <w:p w14:paraId="1FCEC9ED" w14:textId="77777777" w:rsidR="009E0B0D" w:rsidRPr="009E0B0D" w:rsidRDefault="009E0B0D" w:rsidP="00AF6D24">
      <w:pPr>
        <w:pStyle w:val="EndNoteBibliography"/>
        <w:numPr>
          <w:ilvl w:val="0"/>
          <w:numId w:val="8"/>
        </w:numPr>
        <w:rPr>
          <w:noProof/>
        </w:rPr>
      </w:pPr>
      <w:r w:rsidRPr="009E0B0D">
        <w:rPr>
          <w:noProof/>
        </w:rPr>
        <w:lastRenderedPageBreak/>
        <w:t>Grigorakis, K., 2017. Fillet proximate composition, lipid quality, yields, and organoleptic quality of Mediterranean-farmed marine fish: A review with emphasis on new species. Critical reviews in food science and nutrition. 57, 2956-2969.</w:t>
      </w:r>
    </w:p>
    <w:p w14:paraId="03ADC3CF" w14:textId="77777777" w:rsidR="009E0B0D" w:rsidRPr="009E0B0D" w:rsidRDefault="009E0B0D" w:rsidP="00AF6D24">
      <w:pPr>
        <w:pStyle w:val="EndNoteBibliography"/>
        <w:numPr>
          <w:ilvl w:val="0"/>
          <w:numId w:val="8"/>
        </w:numPr>
        <w:rPr>
          <w:noProof/>
        </w:rPr>
      </w:pPr>
      <w:r w:rsidRPr="009E0B0D">
        <w:rPr>
          <w:noProof/>
        </w:rPr>
        <w:t>Hamre, K., Erstad, B., Harboe, T., 2019. Early weaning of Atlantic halibut (Hippoglossus hippoglossus) larvae. Aquaculture. 502, 268-271.</w:t>
      </w:r>
    </w:p>
    <w:p w14:paraId="09464227" w14:textId="77777777" w:rsidR="009E0B0D" w:rsidRPr="009E0B0D" w:rsidRDefault="009E0B0D" w:rsidP="00AF6D24">
      <w:pPr>
        <w:pStyle w:val="EndNoteBibliography"/>
        <w:numPr>
          <w:ilvl w:val="0"/>
          <w:numId w:val="8"/>
        </w:numPr>
        <w:rPr>
          <w:noProof/>
        </w:rPr>
      </w:pPr>
      <w:r w:rsidRPr="009E0B0D">
        <w:rPr>
          <w:rFonts w:hint="eastAsia"/>
          <w:noProof/>
        </w:rPr>
        <w:t>Hamre, K., Erstad, B., Kok, J., Norberg, B., Harboe, T., 2020. Change in nutrient composition of Artemia grown for 3</w:t>
      </w:r>
      <w:r w:rsidRPr="009E0B0D">
        <w:rPr>
          <w:rFonts w:hint="eastAsia"/>
          <w:noProof/>
        </w:rPr>
        <w:t>–</w:t>
      </w:r>
      <w:r w:rsidRPr="009E0B0D">
        <w:rPr>
          <w:rFonts w:hint="eastAsia"/>
          <w:noProof/>
        </w:rPr>
        <w:t>4 days and effects of feeding on</w:t>
      </w:r>
      <w:r w:rsidRPr="009E0B0D">
        <w:rPr>
          <w:rFonts w:hint="eastAsia"/>
          <w:noProof/>
        </w:rPr>
        <w:t>‐</w:t>
      </w:r>
      <w:r w:rsidRPr="009E0B0D">
        <w:rPr>
          <w:rFonts w:hint="eastAsia"/>
          <w:noProof/>
        </w:rPr>
        <w:t>grown Artemia on performance of Atlantic hali</w:t>
      </w:r>
      <w:r w:rsidRPr="009E0B0D">
        <w:rPr>
          <w:noProof/>
        </w:rPr>
        <w:t>but (</w:t>
      </w:r>
      <w:r w:rsidRPr="009E0B0D">
        <w:rPr>
          <w:i/>
          <w:noProof/>
        </w:rPr>
        <w:t>Hippoglossus hippoglossus</w:t>
      </w:r>
      <w:r w:rsidRPr="009E0B0D">
        <w:rPr>
          <w:noProof/>
        </w:rPr>
        <w:t>, L.) larvae. Aquaculture Nutrition. 26, 1542-1554.</w:t>
      </w:r>
    </w:p>
    <w:p w14:paraId="702F6AA5" w14:textId="77777777" w:rsidR="009E0B0D" w:rsidRPr="009E0B0D" w:rsidRDefault="009E0B0D" w:rsidP="00AF6D24">
      <w:pPr>
        <w:pStyle w:val="EndNoteBibliography"/>
        <w:numPr>
          <w:ilvl w:val="0"/>
          <w:numId w:val="8"/>
        </w:numPr>
        <w:rPr>
          <w:noProof/>
        </w:rPr>
      </w:pPr>
      <w:r w:rsidRPr="009E0B0D">
        <w:rPr>
          <w:noProof/>
        </w:rPr>
        <w:t xml:space="preserve">Jerez, S., Fakriadis, I., Papadaki, M., Martín, M., Cejas, J., Mylonas, C.C., 2018. Spawning induction of first-generation (F1) greater amberjack </w:t>
      </w:r>
      <w:r w:rsidRPr="009E0B0D">
        <w:rPr>
          <w:i/>
          <w:noProof/>
        </w:rPr>
        <w:t xml:space="preserve">Seriola dumerili </w:t>
      </w:r>
      <w:r w:rsidRPr="009E0B0D">
        <w:rPr>
          <w:noProof/>
        </w:rPr>
        <w:t>in the Canary Islands, Spain using GnRHa delivery systems. Fishes. 3, 1-22.</w:t>
      </w:r>
    </w:p>
    <w:p w14:paraId="451188B6" w14:textId="77777777" w:rsidR="009E0B0D" w:rsidRPr="009E0B0D" w:rsidRDefault="009E0B0D" w:rsidP="00AF6D24">
      <w:pPr>
        <w:pStyle w:val="EndNoteBibliography"/>
        <w:numPr>
          <w:ilvl w:val="0"/>
          <w:numId w:val="8"/>
        </w:numPr>
        <w:rPr>
          <w:noProof/>
        </w:rPr>
      </w:pPr>
      <w:r w:rsidRPr="009E0B0D">
        <w:rPr>
          <w:noProof/>
        </w:rPr>
        <w:t>Kotzamanis, Y., Kouroupakis, E., Ilia, V., Haralabous, J., Papaioannou, N., Papanna, K., Richards, R., Gisbert, E., 2018. Effects of high-level fishmeal replacement by plant proteins supplemented with different levels of lysine on growth performance and incidence of systemic noninfectious granulomatosis in meagre (</w:t>
      </w:r>
      <w:r w:rsidRPr="009E0B0D">
        <w:rPr>
          <w:i/>
          <w:noProof/>
        </w:rPr>
        <w:t>Argyrosomus regius</w:t>
      </w:r>
      <w:r w:rsidRPr="009E0B0D">
        <w:rPr>
          <w:noProof/>
        </w:rPr>
        <w:t>). Aquaculture Nutrition. 24, 1738-1751.</w:t>
      </w:r>
    </w:p>
    <w:p w14:paraId="415DD275" w14:textId="77777777" w:rsidR="009E0B0D" w:rsidRPr="009E0B0D" w:rsidRDefault="009E0B0D" w:rsidP="00AF6D24">
      <w:pPr>
        <w:pStyle w:val="EndNoteBibliography"/>
        <w:numPr>
          <w:ilvl w:val="0"/>
          <w:numId w:val="8"/>
        </w:numPr>
        <w:rPr>
          <w:noProof/>
        </w:rPr>
      </w:pPr>
      <w:r w:rsidRPr="009E0B0D">
        <w:rPr>
          <w:noProof/>
        </w:rPr>
        <w:t>Kotzamanis, Y., Fawole, F.J., Brezas, A., Kumar, V., Fontanillas, R., Antonopoulou, E., Kouroupakis, E., Ilia, V., 2021. Dietary lysine requirement of greater amberjack juvenile (</w:t>
      </w:r>
      <w:r w:rsidRPr="009E0B0D">
        <w:rPr>
          <w:i/>
          <w:noProof/>
        </w:rPr>
        <w:t>Seriola dumerili</w:t>
      </w:r>
      <w:r w:rsidRPr="009E0B0D">
        <w:rPr>
          <w:noProof/>
        </w:rPr>
        <w:t>, Risso, 1810). Aquaculture Nutrition. 27, 2107-2118.</w:t>
      </w:r>
    </w:p>
    <w:p w14:paraId="1479F306" w14:textId="77777777" w:rsidR="009E0B0D" w:rsidRPr="009E0B0D" w:rsidRDefault="009E0B0D" w:rsidP="00AF6D24">
      <w:pPr>
        <w:pStyle w:val="EndNoteBibliography"/>
        <w:numPr>
          <w:ilvl w:val="0"/>
          <w:numId w:val="8"/>
        </w:numPr>
        <w:rPr>
          <w:noProof/>
        </w:rPr>
      </w:pPr>
      <w:r w:rsidRPr="009E0B0D">
        <w:rPr>
          <w:noProof/>
        </w:rPr>
        <w:t>Koven, W., Bracha, C., Nixon, O., Israeli, D., Tandler, A., Meiri-Ashkenazi, I., Rosenfeld, H., 2023. The effect of dietary taurine and its potential biosynthesis on juvenile grey mullet (</w:t>
      </w:r>
      <w:r w:rsidRPr="009E0B0D">
        <w:rPr>
          <w:i/>
          <w:noProof/>
        </w:rPr>
        <w:t>Mugil cephalus</w:t>
      </w:r>
      <w:r w:rsidRPr="009E0B0D">
        <w:rPr>
          <w:noProof/>
        </w:rPr>
        <w:t>) performance. Israeli Journal of Aquaculture - Bamidgeh. 75.</w:t>
      </w:r>
    </w:p>
    <w:p w14:paraId="0F7AB4C9" w14:textId="77777777" w:rsidR="009E0B0D" w:rsidRPr="009E0B0D" w:rsidRDefault="009E0B0D" w:rsidP="00AF6D24">
      <w:pPr>
        <w:pStyle w:val="EndNoteBibliography"/>
        <w:numPr>
          <w:ilvl w:val="0"/>
          <w:numId w:val="8"/>
        </w:numPr>
        <w:rPr>
          <w:noProof/>
        </w:rPr>
      </w:pPr>
      <w:r w:rsidRPr="009E0B0D">
        <w:rPr>
          <w:noProof/>
        </w:rPr>
        <w:t>Koven, W., Gisbert, E., Nixon, O., Solovyev, M.M., Gaon, A., Allon, G., Meiri-Ashkenazi, I., Tandler, A., Rosenfeld, H., 2019. The effect of algal turbidity on larval performance and the ontogeny of digestive enzymes in the grey mullet (</w:t>
      </w:r>
      <w:r w:rsidRPr="009E0B0D">
        <w:rPr>
          <w:i/>
          <w:noProof/>
        </w:rPr>
        <w:t>Mugil cephalus</w:t>
      </w:r>
      <w:r w:rsidRPr="009E0B0D">
        <w:rPr>
          <w:noProof/>
        </w:rPr>
        <w:t>). Comparative Biochemistry and Physiology Part A: Molecular &amp; Integrative Physiology. 228, 71-80.</w:t>
      </w:r>
    </w:p>
    <w:p w14:paraId="4E06897C" w14:textId="77777777" w:rsidR="009E0B0D" w:rsidRPr="009E0B0D" w:rsidRDefault="009E0B0D" w:rsidP="00AF6D24">
      <w:pPr>
        <w:pStyle w:val="EndNoteBibliography"/>
        <w:numPr>
          <w:ilvl w:val="0"/>
          <w:numId w:val="8"/>
        </w:numPr>
        <w:rPr>
          <w:noProof/>
        </w:rPr>
      </w:pPr>
      <w:r w:rsidRPr="009E0B0D">
        <w:rPr>
          <w:noProof/>
        </w:rPr>
        <w:t>Koven, W., Gisbert, E., Meiri-Ashkenazi, I., Nixon, O., Israeli, D., Tandler, A., Nolasco Soria, H., Solovyev, M.M., Rosenfeld, H., 2020. The effect of weaning diet type on grey mullet (Mugil cephalus) juvenile performance during the trophic shift from carnivory to omnivory. Aquaculture. 518.</w:t>
      </w:r>
    </w:p>
    <w:p w14:paraId="4E36AA88" w14:textId="77777777" w:rsidR="009E0B0D" w:rsidRPr="009E0B0D" w:rsidRDefault="009E0B0D" w:rsidP="00AF6D24">
      <w:pPr>
        <w:pStyle w:val="EndNoteBibliography"/>
        <w:numPr>
          <w:ilvl w:val="0"/>
          <w:numId w:val="8"/>
        </w:numPr>
        <w:rPr>
          <w:noProof/>
        </w:rPr>
      </w:pPr>
      <w:r w:rsidRPr="009E0B0D">
        <w:rPr>
          <w:noProof/>
        </w:rPr>
        <w:t>Lazo, O., Claret, A., Guerrero, L., 2016. A Comparison of Two Methods for Generating Descriptive Attributes with Trained Assessors: Check-All-That-Apply (CATA) vs. Free Choice Profiling (FCP). Journal of Sensory Studies. 31, 163-176.</w:t>
      </w:r>
    </w:p>
    <w:p w14:paraId="0E0029D0" w14:textId="77777777" w:rsidR="009E0B0D" w:rsidRPr="009E0B0D" w:rsidRDefault="009E0B0D" w:rsidP="00AF6D24">
      <w:pPr>
        <w:pStyle w:val="EndNoteBibliography"/>
        <w:numPr>
          <w:ilvl w:val="0"/>
          <w:numId w:val="8"/>
        </w:numPr>
        <w:rPr>
          <w:noProof/>
        </w:rPr>
      </w:pPr>
      <w:r w:rsidRPr="009E0B0D">
        <w:rPr>
          <w:noProof/>
        </w:rPr>
        <w:t>Lazo, O., Guerrero, L., Alexi, N., Grigorakis, K., Claret, A., Perez, J.A., Bou, R., 2017. Sensory characterization, physico-chemical properties and somatic yields of five emerging fish species. Food Res Int. 100, 396-406.</w:t>
      </w:r>
    </w:p>
    <w:p w14:paraId="33211548" w14:textId="77777777" w:rsidR="009E0B0D" w:rsidRPr="009E0B0D" w:rsidRDefault="009E0B0D" w:rsidP="00AF6D24">
      <w:pPr>
        <w:pStyle w:val="EndNoteBibliography"/>
        <w:numPr>
          <w:ilvl w:val="0"/>
          <w:numId w:val="8"/>
        </w:numPr>
        <w:rPr>
          <w:noProof/>
        </w:rPr>
      </w:pPr>
      <w:r w:rsidRPr="009E0B0D">
        <w:rPr>
          <w:noProof/>
        </w:rPr>
        <w:t>Linares, F., Pérez Rial, E., Rodriguez, J.L., Pazos, G., Álvarez-Blázquez, B., 2021. Biometric parameters and biochemical composition of wild wreckfish (</w:t>
      </w:r>
      <w:r w:rsidRPr="009E0B0D">
        <w:rPr>
          <w:i/>
          <w:noProof/>
        </w:rPr>
        <w:t>Polyprion americanus</w:t>
      </w:r>
      <w:r w:rsidRPr="009E0B0D">
        <w:rPr>
          <w:noProof/>
        </w:rPr>
        <w:t>). Marine Biology Research, 1-13.</w:t>
      </w:r>
    </w:p>
    <w:p w14:paraId="4804C1EE" w14:textId="77777777" w:rsidR="009E0B0D" w:rsidRPr="009E0B0D" w:rsidRDefault="009E0B0D" w:rsidP="00AF6D24">
      <w:pPr>
        <w:pStyle w:val="EndNoteBibliography"/>
        <w:numPr>
          <w:ilvl w:val="0"/>
          <w:numId w:val="8"/>
        </w:numPr>
        <w:rPr>
          <w:noProof/>
        </w:rPr>
      </w:pPr>
      <w:r w:rsidRPr="009E0B0D">
        <w:rPr>
          <w:noProof/>
        </w:rPr>
        <w:t>López-Mas, L., Claret, A., Reinders, M.J., Banovic, M., Krystallis, A., Guerrero, L., 2021. Farmed or wild fish? Segmenting European consumers based on their beliefs. Aquaculture. 532, 735992.</w:t>
      </w:r>
    </w:p>
    <w:p w14:paraId="59579393" w14:textId="77777777" w:rsidR="009E0B0D" w:rsidRPr="009E0B0D" w:rsidRDefault="009E0B0D" w:rsidP="00AF6D24">
      <w:pPr>
        <w:pStyle w:val="EndNoteBibliography"/>
        <w:numPr>
          <w:ilvl w:val="0"/>
          <w:numId w:val="8"/>
        </w:numPr>
        <w:rPr>
          <w:noProof/>
        </w:rPr>
      </w:pPr>
      <w:r w:rsidRPr="009E0B0D">
        <w:rPr>
          <w:noProof/>
        </w:rPr>
        <w:lastRenderedPageBreak/>
        <w:t>Lozano-Bilbao, E., Adern, N., Hardisson, A., González-Weller, D., Rubio, C., Paz, S., Pérez, J.A., Zupa, R., Gutiérrez, Á.J., 2021. Differences in macroelements, trace elements and toxic metals between wild and captive-reared greater amberjack (Seriola dumerili) from the Mediterranean Sea. Marine Pollution Bulletin. 170.</w:t>
      </w:r>
    </w:p>
    <w:p w14:paraId="0431D733" w14:textId="77777777" w:rsidR="009E0B0D" w:rsidRPr="009E0B0D" w:rsidRDefault="009E0B0D" w:rsidP="00AF6D24">
      <w:pPr>
        <w:pStyle w:val="EndNoteBibliography"/>
        <w:numPr>
          <w:ilvl w:val="0"/>
          <w:numId w:val="8"/>
        </w:numPr>
        <w:rPr>
          <w:noProof/>
        </w:rPr>
      </w:pPr>
      <w:r w:rsidRPr="009E0B0D">
        <w:rPr>
          <w:noProof/>
        </w:rPr>
        <w:t>Lund, I., El Kertaoui, N., Izquierdo, M.S., Dominguez, D., Hansen, B.W., Kestemont, P., 2018. The importance of phospholipids combined with long-chain PUFA in formulated diets for pikeperch (Sander lucioperca) larvae. British Journal of Nutrition. 120, 628-644.</w:t>
      </w:r>
    </w:p>
    <w:p w14:paraId="3AC8340F" w14:textId="77777777" w:rsidR="009E0B0D" w:rsidRPr="009E0B0D" w:rsidRDefault="009E0B0D" w:rsidP="00AF6D24">
      <w:pPr>
        <w:pStyle w:val="EndNoteBibliography"/>
        <w:numPr>
          <w:ilvl w:val="0"/>
          <w:numId w:val="8"/>
        </w:numPr>
        <w:rPr>
          <w:noProof/>
        </w:rPr>
      </w:pPr>
      <w:r w:rsidRPr="009E0B0D">
        <w:rPr>
          <w:noProof/>
        </w:rPr>
        <w:t>Lund, I., Rodríguez, C., Izquierdo, M.S., El Kertaoui, N., Kestemont, P., Reis, D.B., Dominguez, D., Pérez, J.A., 2019. Influence of salinity and linoleic or α-linolenic acid based diets on ontogenetic development and metabolism of unsaturated fatty acids in pike perch larvae (</w:t>
      </w:r>
      <w:r w:rsidRPr="009E0B0D">
        <w:rPr>
          <w:i/>
          <w:noProof/>
        </w:rPr>
        <w:t>Sander lucioperca</w:t>
      </w:r>
      <w:r w:rsidRPr="009E0B0D">
        <w:rPr>
          <w:noProof/>
        </w:rPr>
        <w:t>). Aquaculture. 500, 550-561.</w:t>
      </w:r>
    </w:p>
    <w:p w14:paraId="733329E9" w14:textId="77777777" w:rsidR="009E0B0D" w:rsidRPr="009E0B0D" w:rsidRDefault="009E0B0D" w:rsidP="00AF6D24">
      <w:pPr>
        <w:pStyle w:val="EndNoteBibliography"/>
        <w:numPr>
          <w:ilvl w:val="0"/>
          <w:numId w:val="8"/>
        </w:numPr>
        <w:rPr>
          <w:noProof/>
        </w:rPr>
      </w:pPr>
      <w:r w:rsidRPr="009E0B0D">
        <w:rPr>
          <w:noProof/>
        </w:rPr>
        <w:t xml:space="preserve">Manousaki, T., Tsakogiannis, A., Lagnel, J., Kyriakis, D., Duncan, N., Estevez, A., Tsigenopoulos, C.S., 2018. Muscle and liver transcriptome characterization and genetic marker discovery in the farmed meagre, </w:t>
      </w:r>
      <w:r w:rsidRPr="009E0B0D">
        <w:rPr>
          <w:i/>
          <w:noProof/>
        </w:rPr>
        <w:t>Argyrosomus</w:t>
      </w:r>
      <w:r w:rsidRPr="009E0B0D">
        <w:rPr>
          <w:noProof/>
        </w:rPr>
        <w:t xml:space="preserve"> </w:t>
      </w:r>
      <w:r w:rsidRPr="009E0B0D">
        <w:rPr>
          <w:i/>
          <w:noProof/>
        </w:rPr>
        <w:t>regius</w:t>
      </w:r>
      <w:r w:rsidRPr="009E0B0D">
        <w:rPr>
          <w:noProof/>
        </w:rPr>
        <w:t>. Mar Genomics. 39, 39-44.</w:t>
      </w:r>
    </w:p>
    <w:p w14:paraId="26E9ABA5" w14:textId="77777777" w:rsidR="009E0B0D" w:rsidRPr="009E0B0D" w:rsidRDefault="009E0B0D" w:rsidP="00AF6D24">
      <w:pPr>
        <w:pStyle w:val="EndNoteBibliography"/>
        <w:numPr>
          <w:ilvl w:val="0"/>
          <w:numId w:val="8"/>
        </w:numPr>
        <w:rPr>
          <w:noProof/>
        </w:rPr>
      </w:pPr>
      <w:r w:rsidRPr="009E0B0D">
        <w:rPr>
          <w:noProof/>
        </w:rPr>
        <w:t>Milne, D.J., Campoverde, C., Andree, K.B., Chen, X., Zou, J., Secombes, C.J., 2018. The discovery and comparative expression analysis of three distinct type I interferons in the perciform fish, meagre (Argyrosomus regius). Dev Comp Immunol. 84, 123-132.</w:t>
      </w:r>
    </w:p>
    <w:p w14:paraId="213249AB" w14:textId="77777777" w:rsidR="009E0B0D" w:rsidRPr="009E0B0D" w:rsidRDefault="009E0B0D" w:rsidP="00AF6D24">
      <w:pPr>
        <w:pStyle w:val="EndNoteBibliography"/>
        <w:numPr>
          <w:ilvl w:val="0"/>
          <w:numId w:val="8"/>
        </w:numPr>
        <w:rPr>
          <w:noProof/>
        </w:rPr>
      </w:pPr>
      <w:r w:rsidRPr="009E0B0D">
        <w:rPr>
          <w:noProof/>
        </w:rPr>
        <w:t xml:space="preserve">Milne, D.J., Fernández-Montero, Á., Gundappa, M.K., Wang, T., Acosta, F., Torrecillas, S., Montero, D., Zou, J., Sweetman, J., Secombes, C.J., 2019. An insight into piscidins: The discovery, modulation and bioactivity of greater amberjack, </w:t>
      </w:r>
      <w:r w:rsidRPr="009E0B0D">
        <w:rPr>
          <w:i/>
          <w:noProof/>
        </w:rPr>
        <w:t>Seriola dumerili</w:t>
      </w:r>
      <w:r w:rsidRPr="009E0B0D">
        <w:rPr>
          <w:noProof/>
        </w:rPr>
        <w:t>, piscidin. Molecular Immunology. 114, 378-388.</w:t>
      </w:r>
    </w:p>
    <w:p w14:paraId="0D8D10C1" w14:textId="77777777" w:rsidR="009E0B0D" w:rsidRPr="009E0B0D" w:rsidRDefault="009E0B0D" w:rsidP="00AF6D24">
      <w:pPr>
        <w:pStyle w:val="EndNoteBibliography"/>
        <w:numPr>
          <w:ilvl w:val="0"/>
          <w:numId w:val="8"/>
        </w:numPr>
        <w:rPr>
          <w:noProof/>
        </w:rPr>
      </w:pPr>
      <w:r w:rsidRPr="009E0B0D">
        <w:rPr>
          <w:noProof/>
        </w:rPr>
        <w:t>Mylonas, C.C., Duncan, N.J., Asturiano, J.F., 2017. Hormonal manipulations for the enhancement of sperm production in cultured fish and evaluation of sperm quality. Aquaculture. 472, 21-44.</w:t>
      </w:r>
    </w:p>
    <w:p w14:paraId="5DDAAA36" w14:textId="77777777" w:rsidR="009E0B0D" w:rsidRPr="009E0B0D" w:rsidRDefault="009E0B0D" w:rsidP="00AF6D24">
      <w:pPr>
        <w:pStyle w:val="EndNoteBibliography"/>
        <w:numPr>
          <w:ilvl w:val="0"/>
          <w:numId w:val="8"/>
        </w:numPr>
        <w:rPr>
          <w:noProof/>
        </w:rPr>
      </w:pPr>
      <w:r w:rsidRPr="009E0B0D">
        <w:rPr>
          <w:noProof/>
        </w:rPr>
        <w:t xml:space="preserve">Mylonas, C.C., Salone, S., Biglino, T., de Mello, P.H., Fakriadis, I., Sigelaki, I., Duncan, N., 2016. Enhancement of oogenesis/spermatogenesis in meagre </w:t>
      </w:r>
      <w:r w:rsidRPr="009E0B0D">
        <w:rPr>
          <w:i/>
          <w:noProof/>
        </w:rPr>
        <w:t>Argyrosomus</w:t>
      </w:r>
      <w:r w:rsidRPr="009E0B0D">
        <w:rPr>
          <w:noProof/>
        </w:rPr>
        <w:t xml:space="preserve"> </w:t>
      </w:r>
      <w:r w:rsidRPr="009E0B0D">
        <w:rPr>
          <w:i/>
          <w:noProof/>
        </w:rPr>
        <w:t>regius</w:t>
      </w:r>
      <w:r w:rsidRPr="009E0B0D">
        <w:rPr>
          <w:noProof/>
        </w:rPr>
        <w:t xml:space="preserve"> using a combination of temperature control and GnRHa treatments. Aquaculture. 464, 323-330.</w:t>
      </w:r>
    </w:p>
    <w:p w14:paraId="13A3F67A" w14:textId="77777777" w:rsidR="009E0B0D" w:rsidRPr="009E0B0D" w:rsidRDefault="009E0B0D" w:rsidP="00AF6D24">
      <w:pPr>
        <w:pStyle w:val="EndNoteBibliography"/>
        <w:numPr>
          <w:ilvl w:val="0"/>
          <w:numId w:val="8"/>
        </w:numPr>
        <w:rPr>
          <w:noProof/>
        </w:rPr>
      </w:pPr>
      <w:r w:rsidRPr="009E0B0D">
        <w:rPr>
          <w:noProof/>
        </w:rPr>
        <w:t>Nijssen, E.J., Reinders, M.J., Banovic, M., 2021. Referent product information from a credible source: How front line employees can stimulate acceptance of incrementally new food products. Food Quality and Preference. 87, 104038.</w:t>
      </w:r>
    </w:p>
    <w:p w14:paraId="51A635AC" w14:textId="3A3122B7" w:rsidR="009E0B0D" w:rsidRPr="009E0B0D" w:rsidRDefault="009E0B0D" w:rsidP="00AF6D24">
      <w:pPr>
        <w:pStyle w:val="EndNoteBibliography"/>
        <w:numPr>
          <w:ilvl w:val="0"/>
          <w:numId w:val="8"/>
        </w:numPr>
        <w:rPr>
          <w:noProof/>
        </w:rPr>
      </w:pPr>
      <w:r w:rsidRPr="009E0B0D">
        <w:rPr>
          <w:noProof/>
        </w:rPr>
        <w:t xml:space="preserve">Nijssen, E.J., Reinders, M.J., Krystallis, A., Tacken, G., 2019. Developing an Internationalization Strategy Using Diffusion Modeling: The Case of Greater Amberjack %M doi:10.3390/fishes4010012 %U </w:t>
      </w:r>
      <w:hyperlink r:id="rId7" w:history="1">
        <w:r w:rsidRPr="009E0B0D">
          <w:rPr>
            <w:rStyle w:val="Hyperlink"/>
            <w:noProof/>
          </w:rPr>
          <w:t>http://www.mdpi.com/2410-3888/4/1/12</w:t>
        </w:r>
      </w:hyperlink>
      <w:r w:rsidRPr="009E0B0D">
        <w:rPr>
          <w:noProof/>
        </w:rPr>
        <w:t>. Fishes %@ 2410-3888. 4, 12.</w:t>
      </w:r>
    </w:p>
    <w:p w14:paraId="6B7A5B32" w14:textId="77777777" w:rsidR="009E0B0D" w:rsidRPr="009E0B0D" w:rsidRDefault="009E0B0D" w:rsidP="00AF6D24">
      <w:pPr>
        <w:pStyle w:val="EndNoteBibliography"/>
        <w:numPr>
          <w:ilvl w:val="0"/>
          <w:numId w:val="8"/>
        </w:numPr>
        <w:rPr>
          <w:noProof/>
        </w:rPr>
      </w:pPr>
      <w:r w:rsidRPr="009E0B0D">
        <w:rPr>
          <w:noProof/>
        </w:rPr>
        <w:t xml:space="preserve">Nousias, O., Tsakogiannis, A., Duncan, N., Villa, J., Tzokas, K., Estevez, A., Chatziplis, D., Tsigenopoulos, C.S., 2020. Parentage assignment, estimates of heritability and genetic correlation for growth-related traits in meagre </w:t>
      </w:r>
      <w:r w:rsidRPr="009E0B0D">
        <w:rPr>
          <w:i/>
          <w:noProof/>
        </w:rPr>
        <w:t>Argyrosomus regius</w:t>
      </w:r>
      <w:r w:rsidRPr="009E0B0D">
        <w:rPr>
          <w:noProof/>
        </w:rPr>
        <w:t>. Aquaculture. 518, 734663.</w:t>
      </w:r>
    </w:p>
    <w:p w14:paraId="33DC5594" w14:textId="77777777" w:rsidR="009E0B0D" w:rsidRPr="009E0B0D" w:rsidRDefault="009E0B0D" w:rsidP="00AF6D24">
      <w:pPr>
        <w:pStyle w:val="EndNoteBibliography"/>
        <w:numPr>
          <w:ilvl w:val="0"/>
          <w:numId w:val="8"/>
        </w:numPr>
        <w:rPr>
          <w:noProof/>
        </w:rPr>
      </w:pPr>
      <w:r w:rsidRPr="009E0B0D">
        <w:rPr>
          <w:noProof/>
        </w:rPr>
        <w:t xml:space="preserve">Nousias, O., Oikonomou, S., Manousaki, T., Papadogiannis, V., Angelova, N., Tsaparis, D., Tsakogiannis, A., Duncan, N., Estevez, A., Tzokas, K., Pavlidis, M., Chatziplis, D., Tsigenopoulos, C.S., 2022. Linkage mapping, comparative genome </w:t>
      </w:r>
      <w:r w:rsidRPr="009E0B0D">
        <w:rPr>
          <w:noProof/>
        </w:rPr>
        <w:lastRenderedPageBreak/>
        <w:t>analysis, and QTL detection for growth in a non-model teleost, the meagre Argyrosomus regius, using ddRAD sequencing. Sci Rep. 12, 5301.</w:t>
      </w:r>
    </w:p>
    <w:p w14:paraId="47C1556B" w14:textId="77777777" w:rsidR="009E0B0D" w:rsidRPr="009E0B0D" w:rsidRDefault="009E0B0D" w:rsidP="00AF6D24">
      <w:pPr>
        <w:pStyle w:val="EndNoteBibliography"/>
        <w:numPr>
          <w:ilvl w:val="0"/>
          <w:numId w:val="8"/>
        </w:numPr>
        <w:rPr>
          <w:noProof/>
        </w:rPr>
      </w:pPr>
      <w:r w:rsidRPr="009E0B0D">
        <w:rPr>
          <w:noProof/>
        </w:rPr>
        <w:t xml:space="preserve">Papadaki, M., Peleteiro, J.B., Alvarez-Blázquez, B., Villanueva, J.L.R., Linares, F., Vilar, A., Rial, E.P., Lluch, N., Fakriadis, I., Sigelaki, I., Mylonas, C.C., 2018. Description of the Annual Reproductive Cycle of Wreckfish </w:t>
      </w:r>
      <w:r w:rsidRPr="009E0B0D">
        <w:rPr>
          <w:i/>
          <w:noProof/>
        </w:rPr>
        <w:t>Polyprion americanus</w:t>
      </w:r>
      <w:r w:rsidRPr="009E0B0D">
        <w:rPr>
          <w:noProof/>
        </w:rPr>
        <w:t xml:space="preserve"> in Captivity. Fishes. 3, 1-20.</w:t>
      </w:r>
    </w:p>
    <w:p w14:paraId="28C278D6" w14:textId="77777777" w:rsidR="009E0B0D" w:rsidRPr="009E0B0D" w:rsidRDefault="009E0B0D" w:rsidP="00AF6D24">
      <w:pPr>
        <w:pStyle w:val="EndNoteBibliography"/>
        <w:numPr>
          <w:ilvl w:val="0"/>
          <w:numId w:val="8"/>
        </w:numPr>
        <w:rPr>
          <w:noProof/>
        </w:rPr>
      </w:pPr>
      <w:r w:rsidRPr="009E0B0D">
        <w:rPr>
          <w:noProof/>
        </w:rPr>
        <w:t xml:space="preserve">Passantino, L., Zupa, R., Pousis, C., Mylonas, C.C., Hala, E., Jirillo, E., Corriero, A., 2020. Increased melanomacrophage centres in the liver of reproductively dysfunctional female greater amberjack </w:t>
      </w:r>
      <w:r w:rsidRPr="009E0B0D">
        <w:rPr>
          <w:i/>
          <w:noProof/>
        </w:rPr>
        <w:t>Seriola dumerili</w:t>
      </w:r>
      <w:r w:rsidRPr="009E0B0D">
        <w:rPr>
          <w:noProof/>
        </w:rPr>
        <w:t xml:space="preserve"> (Risso, 1810). Journal of Fish Diseases. 43, 503-514.</w:t>
      </w:r>
    </w:p>
    <w:p w14:paraId="75690A94" w14:textId="77777777" w:rsidR="009E0B0D" w:rsidRPr="009E0B0D" w:rsidRDefault="009E0B0D" w:rsidP="00AF6D24">
      <w:pPr>
        <w:pStyle w:val="EndNoteBibliography"/>
        <w:numPr>
          <w:ilvl w:val="0"/>
          <w:numId w:val="8"/>
        </w:numPr>
        <w:rPr>
          <w:noProof/>
        </w:rPr>
      </w:pPr>
      <w:r w:rsidRPr="009E0B0D">
        <w:rPr>
          <w:noProof/>
        </w:rPr>
        <w:t>Pérez, E., Linares, F., Rodríguez Villanueva, J.L., Vilar, A., Mylonas, C.C., Fakriadis, I., Papadaki, M., Papandroulakis, N., Papadakis, I., Robles, R., Fauvel, C., Roo, J., Peleteiro, J.B., Lluch, N., Pazos, G., Méndez, B., Sigelaki, I., Gómez, C., Pérez, M., Álvarez-Blázquez, B., 2019. Wreckfish (</w:t>
      </w:r>
      <w:r w:rsidRPr="009E0B0D">
        <w:rPr>
          <w:i/>
          <w:noProof/>
        </w:rPr>
        <w:t>Polyprion americanus</w:t>
      </w:r>
      <w:r w:rsidRPr="009E0B0D">
        <w:rPr>
          <w:noProof/>
        </w:rPr>
        <w:t>). New Knowledge About Reproduction, Larval Husbandry, and Nutrition. Promise as a New Species for Aquaculture. Fishes. 4, 14.</w:t>
      </w:r>
    </w:p>
    <w:p w14:paraId="530AB5A8" w14:textId="77777777" w:rsidR="009E0B0D" w:rsidRPr="009E0B0D" w:rsidRDefault="009E0B0D" w:rsidP="00AF6D24">
      <w:pPr>
        <w:pStyle w:val="EndNoteBibliography"/>
        <w:numPr>
          <w:ilvl w:val="0"/>
          <w:numId w:val="8"/>
        </w:numPr>
        <w:rPr>
          <w:noProof/>
        </w:rPr>
      </w:pPr>
      <w:r w:rsidRPr="009E0B0D">
        <w:rPr>
          <w:noProof/>
        </w:rPr>
        <w:t>Pérez, J.A., Papadakis, I.E., Papandroulakis, N., Cruces, L., Cotou, E., Gisbert, E., Lorenzo, A., Mylonas, C.C., Rodríguez, C., 2020. The ontogeny of greater amberjack digestive and antioxidant defence systems under different rearing conditions: A histological and enzymatic approach. Aquaculture Nutrition. 26, 1908-1925.</w:t>
      </w:r>
    </w:p>
    <w:p w14:paraId="78AD631A" w14:textId="77777777" w:rsidR="009E0B0D" w:rsidRPr="009E0B0D" w:rsidRDefault="009E0B0D" w:rsidP="00AF6D24">
      <w:pPr>
        <w:pStyle w:val="EndNoteBibliography"/>
        <w:numPr>
          <w:ilvl w:val="0"/>
          <w:numId w:val="8"/>
        </w:numPr>
        <w:rPr>
          <w:noProof/>
        </w:rPr>
      </w:pPr>
      <w:r w:rsidRPr="009E0B0D">
        <w:rPr>
          <w:noProof/>
        </w:rPr>
        <w:t xml:space="preserve">Pousis, C., Mylonas, C.C., De Virgilio, C., Gadaleta, G., Santamaria, N., Passantino, L., Zupa, R., Papadaki, M., Fakriadis, I., Ferreri, R., Corriero, A., 2018. The observed oogenesis impairment in greater amberjack </w:t>
      </w:r>
      <w:r w:rsidRPr="009E0B0D">
        <w:rPr>
          <w:i/>
          <w:noProof/>
        </w:rPr>
        <w:t>Seriola</w:t>
      </w:r>
      <w:r w:rsidRPr="009E0B0D">
        <w:rPr>
          <w:noProof/>
        </w:rPr>
        <w:t xml:space="preserve"> </w:t>
      </w:r>
      <w:r w:rsidRPr="009E0B0D">
        <w:rPr>
          <w:i/>
          <w:noProof/>
        </w:rPr>
        <w:t>dumerili</w:t>
      </w:r>
      <w:r w:rsidRPr="009E0B0D">
        <w:rPr>
          <w:noProof/>
        </w:rPr>
        <w:t xml:space="preserve"> (Risso, 1810) reared in captivity is not related to an insufficient liver transcription or oocyte uptake of vitellogenin. Aquaculture Research. 49, 243-252.</w:t>
      </w:r>
    </w:p>
    <w:p w14:paraId="4DC53B7A" w14:textId="77777777" w:rsidR="009E0B0D" w:rsidRPr="009E0B0D" w:rsidRDefault="009E0B0D" w:rsidP="00AF6D24">
      <w:pPr>
        <w:pStyle w:val="EndNoteBibliography"/>
        <w:numPr>
          <w:ilvl w:val="0"/>
          <w:numId w:val="8"/>
        </w:numPr>
        <w:rPr>
          <w:noProof/>
        </w:rPr>
      </w:pPr>
      <w:r w:rsidRPr="009E0B0D">
        <w:rPr>
          <w:noProof/>
        </w:rPr>
        <w:t>Pousis, C., Rodríguez, C., De Ruvo, P., De Virgilio, C., Pérez, J.A., Mylonas, C.C., Zupa, R., Passantino, L., Santamaria, N., Valentini, L., Corriero, A., 2019. Vitellogenin receptor and fatty acid profiles of individual lipid classes of oocytes from wild and captive-reared greater amberjack (</w:t>
      </w:r>
      <w:r w:rsidRPr="009E0B0D">
        <w:rPr>
          <w:i/>
          <w:noProof/>
        </w:rPr>
        <w:t>Seriola dumerili</w:t>
      </w:r>
      <w:r w:rsidRPr="009E0B0D">
        <w:rPr>
          <w:noProof/>
        </w:rPr>
        <w:t>) during the reproductive cycle. Theriogenology. 140, 73-83.</w:t>
      </w:r>
    </w:p>
    <w:p w14:paraId="116D5211" w14:textId="77777777" w:rsidR="009E0B0D" w:rsidRPr="009E0B0D" w:rsidRDefault="009E0B0D" w:rsidP="00AF6D24">
      <w:pPr>
        <w:pStyle w:val="EndNoteBibliography"/>
        <w:numPr>
          <w:ilvl w:val="0"/>
          <w:numId w:val="8"/>
        </w:numPr>
        <w:rPr>
          <w:noProof/>
        </w:rPr>
      </w:pPr>
      <w:r w:rsidRPr="009E0B0D">
        <w:rPr>
          <w:noProof/>
        </w:rPr>
        <w:t>Ramos-Júdez, S., Duncan, N., 2022. Feeding habits and the influence of pellet diameter on the feeding responses of the flathead grey mullet (Mugil cephalus) in captivity. Animal Feed Science and Technology. 290, 115368.</w:t>
      </w:r>
    </w:p>
    <w:p w14:paraId="5CC4B9F3" w14:textId="77777777" w:rsidR="009E0B0D" w:rsidRPr="009E0B0D" w:rsidRDefault="009E0B0D" w:rsidP="00AF6D24">
      <w:pPr>
        <w:pStyle w:val="EndNoteBibliography"/>
        <w:numPr>
          <w:ilvl w:val="0"/>
          <w:numId w:val="8"/>
        </w:numPr>
        <w:rPr>
          <w:noProof/>
        </w:rPr>
      </w:pPr>
      <w:r w:rsidRPr="009E0B0D">
        <w:rPr>
          <w:noProof/>
        </w:rPr>
        <w:t>Ramos-Júdez, S., González, W., Dutto, G., Mylonas, C.C., Fauvel, C., Duncan, N., 2019. Gamete quality and management for in vitro fertilisation in meagre (</w:t>
      </w:r>
      <w:r w:rsidRPr="009E0B0D">
        <w:rPr>
          <w:i/>
          <w:noProof/>
        </w:rPr>
        <w:t>Argyrosomus regius</w:t>
      </w:r>
      <w:r w:rsidRPr="009E0B0D">
        <w:rPr>
          <w:noProof/>
        </w:rPr>
        <w:t>). Aquaculture. 509, 227-235.</w:t>
      </w:r>
    </w:p>
    <w:p w14:paraId="5ECF3426" w14:textId="77777777" w:rsidR="009E0B0D" w:rsidRPr="009E0B0D" w:rsidRDefault="009E0B0D" w:rsidP="00AF6D24">
      <w:pPr>
        <w:pStyle w:val="EndNoteBibliography"/>
        <w:numPr>
          <w:ilvl w:val="0"/>
          <w:numId w:val="8"/>
        </w:numPr>
        <w:rPr>
          <w:noProof/>
        </w:rPr>
      </w:pPr>
      <w:r w:rsidRPr="009E0B0D">
        <w:rPr>
          <w:noProof/>
        </w:rPr>
        <w:t>Ramos-Júdez, S., Chauvigné, F., González-López, W.Á., Rosenfeld, H., Cerdà, J., Giménez, I., Duncan, N., 2021. Providing recombinant gonadotropin-based therapies that induce oogenesis from previtellogenic oocytes to produce viable larvae in a teleost, the flathead grey mullet (</w:t>
      </w:r>
      <w:r w:rsidRPr="009E0B0D">
        <w:rPr>
          <w:i/>
          <w:noProof/>
        </w:rPr>
        <w:t>Mugil cephalus</w:t>
      </w:r>
      <w:r w:rsidRPr="009E0B0D">
        <w:rPr>
          <w:noProof/>
        </w:rPr>
        <w:t>). Aquaculture. 536, 736418.</w:t>
      </w:r>
    </w:p>
    <w:p w14:paraId="5F54F167" w14:textId="77777777" w:rsidR="009E0B0D" w:rsidRPr="009E0B0D" w:rsidRDefault="009E0B0D" w:rsidP="00AF6D24">
      <w:pPr>
        <w:pStyle w:val="EndNoteBibliography"/>
        <w:numPr>
          <w:ilvl w:val="0"/>
          <w:numId w:val="8"/>
        </w:numPr>
        <w:rPr>
          <w:noProof/>
        </w:rPr>
      </w:pPr>
      <w:r w:rsidRPr="009E0B0D">
        <w:rPr>
          <w:noProof/>
        </w:rPr>
        <w:t>Reinders, M.J., Banovi´, M., Guerrero, L., Krystallis, A., 2016. Consumer perceptions of farmed fish: A cross-national segmentation in five European countries. British Food Journal. 118, 2581-2597.</w:t>
      </w:r>
    </w:p>
    <w:p w14:paraId="58A3FE35" w14:textId="77777777" w:rsidR="009E0B0D" w:rsidRPr="009E0B0D" w:rsidRDefault="009E0B0D" w:rsidP="00AF6D24">
      <w:pPr>
        <w:pStyle w:val="EndNoteBibliography"/>
        <w:numPr>
          <w:ilvl w:val="0"/>
          <w:numId w:val="8"/>
        </w:numPr>
        <w:rPr>
          <w:noProof/>
        </w:rPr>
      </w:pPr>
      <w:r w:rsidRPr="009E0B0D">
        <w:rPr>
          <w:noProof/>
        </w:rPr>
        <w:lastRenderedPageBreak/>
        <w:t>Reis, D.B., Pérez, J.A., Lund, I., Acosta, N.G., Abdul-Jalbar, B., Bolaños, A., Rodríguez, C., 2020. Esterification and modification of [1-14C] n-3 and n-6 polyunsaturated fatty acids in pikeperch (</w:t>
      </w:r>
      <w:r w:rsidRPr="009E0B0D">
        <w:rPr>
          <w:i/>
          <w:noProof/>
        </w:rPr>
        <w:t>Sander lucioperca</w:t>
      </w:r>
      <w:r w:rsidRPr="009E0B0D">
        <w:rPr>
          <w:noProof/>
        </w:rPr>
        <w:t>) larvae reared under linoleic or α-linolenic acid-based diets and variable environmental salinities. Comparative Biochemistry and Physiology Part B: Biochemistry and Molecular Biology. 246-247, 110449.</w:t>
      </w:r>
    </w:p>
    <w:p w14:paraId="1BA5C7F9" w14:textId="77777777" w:rsidR="009E0B0D" w:rsidRPr="009E0B0D" w:rsidRDefault="009E0B0D" w:rsidP="00AF6D24">
      <w:pPr>
        <w:pStyle w:val="EndNoteBibliography"/>
        <w:numPr>
          <w:ilvl w:val="0"/>
          <w:numId w:val="8"/>
        </w:numPr>
        <w:rPr>
          <w:noProof/>
        </w:rPr>
      </w:pPr>
      <w:r w:rsidRPr="009E0B0D">
        <w:rPr>
          <w:noProof/>
        </w:rPr>
        <w:t>Reis, D.B., Pérez, J.A., Hamre, K., Acosta, N.G., Norberg, B., Harboe, T., Rodríguez, C., 2021. The lipid metabolism of Atlantic halibut (</w:t>
      </w:r>
      <w:r w:rsidRPr="009E0B0D">
        <w:rPr>
          <w:i/>
          <w:noProof/>
        </w:rPr>
        <w:t>Hippoglossus hippoglossus</w:t>
      </w:r>
      <w:r w:rsidRPr="009E0B0D">
        <w:rPr>
          <w:noProof/>
        </w:rPr>
        <w:t>, L.) larvae determined by 14C in vivo incubations. Aquaculture. 540, 736733.</w:t>
      </w:r>
    </w:p>
    <w:p w14:paraId="536A50BD" w14:textId="77777777" w:rsidR="009E0B0D" w:rsidRPr="009E0B0D" w:rsidRDefault="009E0B0D" w:rsidP="00AF6D24">
      <w:pPr>
        <w:pStyle w:val="EndNoteBibliography"/>
        <w:numPr>
          <w:ilvl w:val="0"/>
          <w:numId w:val="8"/>
        </w:numPr>
        <w:rPr>
          <w:noProof/>
        </w:rPr>
      </w:pPr>
      <w:r w:rsidRPr="009E0B0D">
        <w:rPr>
          <w:noProof/>
        </w:rPr>
        <w:t xml:space="preserve">Rigos, G., Katharios, P., Kogiannou, D., Cascarano, C.M., 2020. Infectious diseases and treatment solutions of farmed greater amberjack </w:t>
      </w:r>
      <w:r w:rsidRPr="009E0B0D">
        <w:rPr>
          <w:i/>
          <w:noProof/>
        </w:rPr>
        <w:t xml:space="preserve">Seriola dumerili </w:t>
      </w:r>
      <w:r w:rsidRPr="009E0B0D">
        <w:rPr>
          <w:noProof/>
        </w:rPr>
        <w:t>with particular emphasis in Mediterranean region. Reviews in Aquaculture. 13, 301-323.</w:t>
      </w:r>
    </w:p>
    <w:p w14:paraId="0F4A6821" w14:textId="77777777" w:rsidR="009E0B0D" w:rsidRPr="009E0B0D" w:rsidRDefault="009E0B0D" w:rsidP="00AF6D24">
      <w:pPr>
        <w:pStyle w:val="EndNoteBibliography"/>
        <w:numPr>
          <w:ilvl w:val="0"/>
          <w:numId w:val="8"/>
        </w:numPr>
        <w:rPr>
          <w:noProof/>
        </w:rPr>
      </w:pPr>
      <w:r w:rsidRPr="009E0B0D">
        <w:rPr>
          <w:noProof/>
        </w:rPr>
        <w:t xml:space="preserve">Roo, J., Hernández-Cruz, C.M., Mesa-Rodriguez, A., Fernández-Palacios, H., Izquierdo, M.S., 2019. Effect of increasing n-3 HUFA content in enriched Artemia on growth, survival and skeleton anomalies occurrence of greater amberjack </w:t>
      </w:r>
      <w:r w:rsidRPr="009E0B0D">
        <w:rPr>
          <w:i/>
          <w:noProof/>
        </w:rPr>
        <w:t>Seriola</w:t>
      </w:r>
      <w:r w:rsidRPr="009E0B0D">
        <w:rPr>
          <w:noProof/>
        </w:rPr>
        <w:t xml:space="preserve"> </w:t>
      </w:r>
      <w:r w:rsidRPr="009E0B0D">
        <w:rPr>
          <w:i/>
          <w:noProof/>
        </w:rPr>
        <w:t>dumerili</w:t>
      </w:r>
      <w:r w:rsidRPr="009E0B0D">
        <w:rPr>
          <w:noProof/>
        </w:rPr>
        <w:t xml:space="preserve"> larvae. Aquaculture. 500, 651-659.</w:t>
      </w:r>
    </w:p>
    <w:p w14:paraId="27B68304" w14:textId="77777777" w:rsidR="009E0B0D" w:rsidRPr="009E0B0D" w:rsidRDefault="009E0B0D" w:rsidP="00AF6D24">
      <w:pPr>
        <w:pStyle w:val="EndNoteBibliography"/>
        <w:numPr>
          <w:ilvl w:val="0"/>
          <w:numId w:val="8"/>
        </w:numPr>
        <w:rPr>
          <w:noProof/>
        </w:rPr>
      </w:pPr>
      <w:r w:rsidRPr="009E0B0D">
        <w:rPr>
          <w:noProof/>
        </w:rPr>
        <w:t>Ruiz García, M.Á., Hernández-Cruz, C.M., Caballero, M.J., Fernández-Palacios, H., Saleh, R., Izquierdo, M., Betancor Quintana, M.B., 2019. Incidence of systemic granulomatosis is modulated by the feeding sequence and type of enrichment in meagre (Argyrosomus regius) larvae. Aquaculture Research. 50, 284-295.</w:t>
      </w:r>
    </w:p>
    <w:p w14:paraId="14CFE739" w14:textId="77777777" w:rsidR="009E0B0D" w:rsidRPr="009E0B0D" w:rsidRDefault="009E0B0D" w:rsidP="00AF6D24">
      <w:pPr>
        <w:pStyle w:val="EndNoteBibliography"/>
        <w:numPr>
          <w:ilvl w:val="0"/>
          <w:numId w:val="8"/>
        </w:numPr>
        <w:rPr>
          <w:noProof/>
        </w:rPr>
      </w:pPr>
      <w:r w:rsidRPr="009E0B0D">
        <w:rPr>
          <w:noProof/>
        </w:rPr>
        <w:t>Ruiz, M.A., Hernández-Cruz, C.M., Caballero, M.J., Fernández-Palacios, H., Saleh, R., Izquierdo, M.S., Betancor, M.B., 2019a. Appearance of systemic granulomatosis is modulated by the dietary supplementation of vitamin E and C in meagre (</w:t>
      </w:r>
      <w:r w:rsidRPr="009E0B0D">
        <w:rPr>
          <w:i/>
          <w:noProof/>
        </w:rPr>
        <w:t>Argyrosomus regius</w:t>
      </w:r>
      <w:r w:rsidRPr="009E0B0D">
        <w:rPr>
          <w:noProof/>
        </w:rPr>
        <w:t>) larvae fed inert microdiets. Aquaculture. 506, 139-147.</w:t>
      </w:r>
    </w:p>
    <w:p w14:paraId="7B0C5114" w14:textId="77777777" w:rsidR="009E0B0D" w:rsidRPr="009E0B0D" w:rsidRDefault="009E0B0D" w:rsidP="00AF6D24">
      <w:pPr>
        <w:pStyle w:val="EndNoteBibliography"/>
        <w:numPr>
          <w:ilvl w:val="0"/>
          <w:numId w:val="8"/>
        </w:numPr>
        <w:rPr>
          <w:noProof/>
        </w:rPr>
      </w:pPr>
      <w:r w:rsidRPr="009E0B0D">
        <w:rPr>
          <w:noProof/>
        </w:rPr>
        <w:t>Ruiz, M.A., Betancor, M.B., Robaina, L., Montero, D., Hernández-Cruz, C.M., Izquierdo, M.S., Rosenlund, G., Fontanillas, R., Caballero, M.J., 2019b. Dietary combination of vitamin E, C and K affects growth, antioxidant activity, and the incidence of systemic granulomatosis in meagre (</w:t>
      </w:r>
      <w:r w:rsidRPr="009E0B0D">
        <w:rPr>
          <w:i/>
          <w:noProof/>
        </w:rPr>
        <w:t>Argyrosomus regius</w:t>
      </w:r>
      <w:r w:rsidRPr="009E0B0D">
        <w:rPr>
          <w:noProof/>
        </w:rPr>
        <w:t>). Aquaculture. 498, 606-620.</w:t>
      </w:r>
    </w:p>
    <w:p w14:paraId="58510249" w14:textId="77777777" w:rsidR="009E0B0D" w:rsidRPr="009E0B0D" w:rsidRDefault="009E0B0D" w:rsidP="00AF6D24">
      <w:pPr>
        <w:pStyle w:val="EndNoteBibliography"/>
        <w:numPr>
          <w:ilvl w:val="0"/>
          <w:numId w:val="8"/>
        </w:numPr>
        <w:rPr>
          <w:noProof/>
        </w:rPr>
      </w:pPr>
      <w:r w:rsidRPr="009E0B0D">
        <w:rPr>
          <w:noProof/>
        </w:rPr>
        <w:t>Sarih, S., Djellata, A., Roo, J., Hernández-Cruz, C.M., Fontanillas, R., Rosenlund, G., Izquierdo, M., Fernández-Palacios, H., 2019. Effects of increased protein, histidine and taurine dietary levels on egg quality of greater amberjack (</w:t>
      </w:r>
      <w:r w:rsidRPr="009E0B0D">
        <w:rPr>
          <w:i/>
          <w:noProof/>
        </w:rPr>
        <w:t>Seriola dumerili</w:t>
      </w:r>
      <w:r w:rsidRPr="009E0B0D">
        <w:rPr>
          <w:noProof/>
        </w:rPr>
        <w:t>, Risso, 1810). Aquaculture. 499, 72-79.</w:t>
      </w:r>
    </w:p>
    <w:p w14:paraId="1709D13C" w14:textId="77777777" w:rsidR="009E0B0D" w:rsidRPr="009E0B0D" w:rsidRDefault="009E0B0D" w:rsidP="00AF6D24">
      <w:pPr>
        <w:pStyle w:val="EndNoteBibliography"/>
        <w:numPr>
          <w:ilvl w:val="0"/>
          <w:numId w:val="8"/>
        </w:numPr>
        <w:rPr>
          <w:noProof/>
        </w:rPr>
      </w:pPr>
      <w:r w:rsidRPr="009E0B0D">
        <w:rPr>
          <w:noProof/>
        </w:rPr>
        <w:t>Sarih, S., Djellata, A., Fernández-Palacios, H., Ginés, R., Fontanillas, R., Rosenlund, G., Izquierdo, M., Roo, J., 2020. Adequate n-3 LC-PUFA levels in broodstock diets optimize reproductive performance in GnRH injected greater amberjack (</w:t>
      </w:r>
      <w:r w:rsidRPr="009E0B0D">
        <w:rPr>
          <w:i/>
          <w:noProof/>
        </w:rPr>
        <w:t>Seriola dumerili</w:t>
      </w:r>
      <w:r w:rsidRPr="009E0B0D">
        <w:rPr>
          <w:noProof/>
        </w:rPr>
        <w:t>) equaling to spontaneously spawning broodstock. Aquaculture. 520, 735007.</w:t>
      </w:r>
    </w:p>
    <w:p w14:paraId="1E0D277F" w14:textId="77777777" w:rsidR="009E0B0D" w:rsidRPr="009E0B0D" w:rsidRDefault="009E0B0D" w:rsidP="00AF6D24">
      <w:pPr>
        <w:pStyle w:val="EndNoteBibliography"/>
        <w:numPr>
          <w:ilvl w:val="0"/>
          <w:numId w:val="8"/>
        </w:numPr>
        <w:rPr>
          <w:noProof/>
        </w:rPr>
      </w:pPr>
      <w:r w:rsidRPr="009E0B0D">
        <w:rPr>
          <w:noProof/>
        </w:rPr>
        <w:t>Soares, F., Roque, A., Gavaia, P.J., 2018. Review of the principal diseases affecting cultured meagre (</w:t>
      </w:r>
      <w:r w:rsidRPr="009E0B0D">
        <w:rPr>
          <w:i/>
          <w:noProof/>
        </w:rPr>
        <w:t>Argyrosomus regius</w:t>
      </w:r>
      <w:r w:rsidRPr="009E0B0D">
        <w:rPr>
          <w:noProof/>
        </w:rPr>
        <w:t>). Aquaculture Research. 49, 1373-1382.</w:t>
      </w:r>
    </w:p>
    <w:p w14:paraId="13FBD628" w14:textId="77777777" w:rsidR="009E0B0D" w:rsidRPr="009E0B0D" w:rsidRDefault="009E0B0D" w:rsidP="00AF6D24">
      <w:pPr>
        <w:pStyle w:val="EndNoteBibliography"/>
        <w:numPr>
          <w:ilvl w:val="0"/>
          <w:numId w:val="8"/>
        </w:numPr>
        <w:rPr>
          <w:noProof/>
        </w:rPr>
      </w:pPr>
      <w:r w:rsidRPr="009E0B0D">
        <w:rPr>
          <w:noProof/>
        </w:rPr>
        <w:t>Tsaparis, D., Lecocq, T., Kyriakis, D., Oikonomaki, K., Fontaine, P., Tsigenopoulos, C.S., 2022. Assessing Genetic Variation in Wild and Domesticated Pikeperch Populations: Implications for Conservation and Fish Farming. Animals. 12.</w:t>
      </w:r>
    </w:p>
    <w:p w14:paraId="2DA242E3" w14:textId="77777777" w:rsidR="009E0B0D" w:rsidRPr="009E0B0D" w:rsidRDefault="009E0B0D" w:rsidP="00AF6D24">
      <w:pPr>
        <w:pStyle w:val="EndNoteBibliography"/>
        <w:numPr>
          <w:ilvl w:val="0"/>
          <w:numId w:val="8"/>
        </w:numPr>
        <w:rPr>
          <w:noProof/>
        </w:rPr>
      </w:pPr>
      <w:r w:rsidRPr="009E0B0D">
        <w:rPr>
          <w:noProof/>
        </w:rPr>
        <w:lastRenderedPageBreak/>
        <w:t>Tsertou, M.I., Smyrli, M., Kokkari, C., Antonopoulou, E., Katharios, P., 2018. The aetiology of systemic granulomatosis in meagre (</w:t>
      </w:r>
      <w:r w:rsidRPr="009E0B0D">
        <w:rPr>
          <w:i/>
          <w:noProof/>
        </w:rPr>
        <w:t>Argyrosomus regius</w:t>
      </w:r>
      <w:r w:rsidRPr="009E0B0D">
        <w:rPr>
          <w:noProof/>
        </w:rPr>
        <w:t>): The “Nocardia” hypothesis. Aquaculture Reports. 12, 5-11.</w:t>
      </w:r>
    </w:p>
    <w:p w14:paraId="7AE86E6C" w14:textId="77777777" w:rsidR="009E0B0D" w:rsidRPr="009E0B0D" w:rsidRDefault="009E0B0D" w:rsidP="00AF6D24">
      <w:pPr>
        <w:pStyle w:val="EndNoteBibliography"/>
        <w:numPr>
          <w:ilvl w:val="0"/>
          <w:numId w:val="8"/>
        </w:numPr>
        <w:rPr>
          <w:noProof/>
        </w:rPr>
      </w:pPr>
      <w:r w:rsidRPr="009E0B0D">
        <w:rPr>
          <w:noProof/>
        </w:rPr>
        <w:t>Tsertou, M.I., Chatzifotis, S., Fontanillas, R., Cotou, E., Fountoulaki, E., Antonopoulou, E., Katharios, P., 2020. The effect of dietary vitamin D3, minerals (Ca, P) and plant-protein sources in the development of systemic granulomatosis in meagre (</w:t>
      </w:r>
      <w:r w:rsidRPr="009E0B0D">
        <w:rPr>
          <w:i/>
          <w:noProof/>
        </w:rPr>
        <w:t>Argyrosomus regius</w:t>
      </w:r>
      <w:r w:rsidRPr="009E0B0D">
        <w:rPr>
          <w:noProof/>
        </w:rPr>
        <w:t>, Asso, 1801). Aquaculture. 521, 735052.</w:t>
      </w:r>
    </w:p>
    <w:p w14:paraId="1C5B9B55" w14:textId="77777777" w:rsidR="009E0B0D" w:rsidRPr="009E0B0D" w:rsidRDefault="009E0B0D" w:rsidP="00AF6D24">
      <w:pPr>
        <w:pStyle w:val="EndNoteBibliography"/>
        <w:numPr>
          <w:ilvl w:val="0"/>
          <w:numId w:val="8"/>
        </w:numPr>
        <w:rPr>
          <w:noProof/>
        </w:rPr>
      </w:pPr>
      <w:r w:rsidRPr="009E0B0D">
        <w:rPr>
          <w:noProof/>
        </w:rPr>
        <w:t>Tsertou, M.I., Papandroulakis, N., Keklikoglou, K., Kalantzi, I., Tsapakis, M., Tsalafouta, A., Pavlidis, M., Antonopoulou, E., Katharios, P., 2022. Comparative study of Chronic Ulcerative Dermatopathy in cultured meagre, Argyrosomus regius. Aquaculture. 556.</w:t>
      </w:r>
    </w:p>
    <w:p w14:paraId="52C45FF8" w14:textId="77777777" w:rsidR="009E0B0D" w:rsidRPr="009E0B0D" w:rsidRDefault="009E0B0D" w:rsidP="00AF6D24">
      <w:pPr>
        <w:pStyle w:val="EndNoteBibliography"/>
        <w:numPr>
          <w:ilvl w:val="0"/>
          <w:numId w:val="8"/>
        </w:numPr>
        <w:rPr>
          <w:noProof/>
        </w:rPr>
      </w:pPr>
      <w:r w:rsidRPr="009E0B0D">
        <w:rPr>
          <w:noProof/>
        </w:rPr>
        <w:t>Valero, Y., Boughlala, B., Arizcun, M., Patel, S., Fiksdal, I.U., Esteban, M.A., De Juan, J., Meseguer, J., Chaves-Pozo, E., Cuesta, A., 2018. Genes related to cell-mediated cytotoxicity and interferon response are induced in the retina of European sea bass upon intravitreal infection with nodavirus. Fish Shellfish Immunol. 74, 627-636.</w:t>
      </w:r>
    </w:p>
    <w:p w14:paraId="7C10CB0D" w14:textId="77777777" w:rsidR="009E0B0D" w:rsidRPr="009E0B0D" w:rsidRDefault="009E0B0D" w:rsidP="00AF6D24">
      <w:pPr>
        <w:pStyle w:val="EndNoteBibliography"/>
        <w:numPr>
          <w:ilvl w:val="0"/>
          <w:numId w:val="8"/>
        </w:numPr>
        <w:rPr>
          <w:noProof/>
        </w:rPr>
      </w:pPr>
      <w:r w:rsidRPr="009E0B0D">
        <w:rPr>
          <w:noProof/>
        </w:rPr>
        <w:t xml:space="preserve">Zupa, R., Fauvel, C., Mylonas, C.C., Pousis, C., Santamaría, C.A., Papadaki, M., Fakriadis, I., V., C., 2017a. Rearing in captivity affects spermatogenesis and sperm quality in greater amberjack, </w:t>
      </w:r>
      <w:r w:rsidRPr="009E0B0D">
        <w:rPr>
          <w:i/>
          <w:noProof/>
        </w:rPr>
        <w:t>Seriola</w:t>
      </w:r>
      <w:r w:rsidRPr="009E0B0D">
        <w:rPr>
          <w:noProof/>
        </w:rPr>
        <w:t xml:space="preserve"> </w:t>
      </w:r>
      <w:r w:rsidRPr="009E0B0D">
        <w:rPr>
          <w:i/>
          <w:noProof/>
        </w:rPr>
        <w:t>dumerili</w:t>
      </w:r>
      <w:r w:rsidRPr="009E0B0D">
        <w:rPr>
          <w:noProof/>
        </w:rPr>
        <w:t xml:space="preserve"> (Risso, 1810). Journal of animal science. 95, 4085-4100.</w:t>
      </w:r>
    </w:p>
    <w:p w14:paraId="1D02E35A" w14:textId="77777777" w:rsidR="009E0B0D" w:rsidRPr="009E0B0D" w:rsidRDefault="009E0B0D" w:rsidP="00AF6D24">
      <w:pPr>
        <w:pStyle w:val="EndNoteBibliography"/>
        <w:numPr>
          <w:ilvl w:val="0"/>
          <w:numId w:val="8"/>
        </w:numPr>
        <w:rPr>
          <w:noProof/>
        </w:rPr>
      </w:pPr>
      <w:r w:rsidRPr="009E0B0D">
        <w:rPr>
          <w:noProof/>
        </w:rPr>
        <w:t xml:space="preserve">Zupa, R., Rodríguez, C., Mylonas, C.C., Rosenfeld, H., Fakriadis, I., Papadaki, M., Pérez, J.A., Pousis, C., Basilone, G., Corriero, A., 2017b. Comparative study of reproductive development in wild and captive-reared greater amberjack </w:t>
      </w:r>
      <w:r w:rsidRPr="009E0B0D">
        <w:rPr>
          <w:i/>
          <w:noProof/>
        </w:rPr>
        <w:t>Seriola dumerili</w:t>
      </w:r>
      <w:r w:rsidRPr="009E0B0D">
        <w:rPr>
          <w:noProof/>
        </w:rPr>
        <w:t xml:space="preserve"> (Risso, 1810). PLoS One. 12, e0169645.</w:t>
      </w:r>
    </w:p>
    <w:p w14:paraId="0BFE46E2" w14:textId="69487D7C" w:rsidR="00091BDF" w:rsidRPr="00121DFF" w:rsidRDefault="008430ED" w:rsidP="009E0B0D">
      <w:pPr>
        <w:widowControl w:val="0"/>
        <w:autoSpaceDE w:val="0"/>
        <w:autoSpaceDN w:val="0"/>
        <w:adjustRightInd w:val="0"/>
        <w:ind w:left="426" w:hanging="448"/>
        <w:jc w:val="both"/>
        <w:rPr>
          <w:rFonts w:ascii="Times New Roman" w:hAnsi="Times New Roman" w:cs="Times New Roman"/>
          <w:b/>
          <w:sz w:val="22"/>
          <w:szCs w:val="22"/>
        </w:rPr>
      </w:pPr>
      <w:r>
        <w:rPr>
          <w:rFonts w:ascii="Times New Roman" w:hAnsi="Times New Roman" w:cs="Times New Roman"/>
          <w:b/>
          <w:sz w:val="22"/>
          <w:szCs w:val="22"/>
        </w:rPr>
        <w:fldChar w:fldCharType="end"/>
      </w:r>
      <w:bookmarkEnd w:id="0"/>
    </w:p>
    <w:p w14:paraId="08DB1F95" w14:textId="2B314BC0" w:rsidR="00030662" w:rsidRPr="00121DFF" w:rsidRDefault="00030662" w:rsidP="00C500AF">
      <w:pPr>
        <w:widowControl w:val="0"/>
        <w:autoSpaceDE w:val="0"/>
        <w:autoSpaceDN w:val="0"/>
        <w:adjustRightInd w:val="0"/>
        <w:ind w:left="567" w:hanging="567"/>
        <w:rPr>
          <w:rFonts w:ascii="Times New Roman" w:hAnsi="Times New Roman" w:cs="Times New Roman"/>
          <w:b/>
          <w:sz w:val="22"/>
          <w:szCs w:val="22"/>
        </w:rPr>
      </w:pPr>
    </w:p>
    <w:sectPr w:rsidR="00030662" w:rsidRPr="00121DFF" w:rsidSect="00714B8E">
      <w:headerReference w:type="default" r:id="rId8"/>
      <w:footerReference w:type="even" r:id="rId9"/>
      <w:footerReference w:type="default" r:id="rId10"/>
      <w:pgSz w:w="11900" w:h="16840"/>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BD137" w14:textId="77777777" w:rsidR="000E77DE" w:rsidRDefault="000E77DE" w:rsidP="00403430">
      <w:r>
        <w:separator/>
      </w:r>
    </w:p>
  </w:endnote>
  <w:endnote w:type="continuationSeparator" w:id="0">
    <w:p w14:paraId="4CDE7EED" w14:textId="77777777" w:rsidR="000E77DE" w:rsidRDefault="000E77DE" w:rsidP="004034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9635973"/>
      <w:docPartObj>
        <w:docPartGallery w:val="Page Numbers (Bottom of Page)"/>
        <w:docPartUnique/>
      </w:docPartObj>
    </w:sdtPr>
    <w:sdtEndPr>
      <w:rPr>
        <w:rStyle w:val="PageNumber"/>
      </w:rPr>
    </w:sdtEndPr>
    <w:sdtContent>
      <w:p w14:paraId="467A76CB" w14:textId="2DB4964E" w:rsidR="0051323D" w:rsidRDefault="0051323D" w:rsidP="00323C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76251B" w14:textId="77777777" w:rsidR="0051323D" w:rsidRDefault="0051323D" w:rsidP="004034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1883885"/>
      <w:docPartObj>
        <w:docPartGallery w:val="Page Numbers (Bottom of Page)"/>
        <w:docPartUnique/>
      </w:docPartObj>
    </w:sdtPr>
    <w:sdtEndPr>
      <w:rPr>
        <w:rStyle w:val="PageNumber"/>
      </w:rPr>
    </w:sdtEndPr>
    <w:sdtContent>
      <w:p w14:paraId="4B755126" w14:textId="7AB0EF9D" w:rsidR="0051323D" w:rsidRDefault="0051323D" w:rsidP="00323C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A0ED5">
          <w:rPr>
            <w:rStyle w:val="PageNumber"/>
            <w:noProof/>
          </w:rPr>
          <w:t>7</w:t>
        </w:r>
        <w:r>
          <w:rPr>
            <w:rStyle w:val="PageNumber"/>
          </w:rPr>
          <w:fldChar w:fldCharType="end"/>
        </w:r>
      </w:p>
    </w:sdtContent>
  </w:sdt>
  <w:p w14:paraId="6CAD3273" w14:textId="6919A7CA" w:rsidR="0051323D" w:rsidRDefault="0051323D" w:rsidP="0075195E">
    <w:pPr>
      <w:pStyle w:val="Footer"/>
      <w:pBdr>
        <w:top w:val="thinThickSmallGap" w:sz="24" w:space="1" w:color="5F497A" w:themeColor="accent4" w:themeShade="BF"/>
      </w:pBdr>
      <w:ind w:right="360"/>
    </w:pPr>
    <w:r>
      <w:t>Articles from DIVERSIF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C9B7C" w14:textId="77777777" w:rsidR="000E77DE" w:rsidRDefault="000E77DE" w:rsidP="00403430">
      <w:r>
        <w:separator/>
      </w:r>
    </w:p>
  </w:footnote>
  <w:footnote w:type="continuationSeparator" w:id="0">
    <w:p w14:paraId="4891D119" w14:textId="77777777" w:rsidR="000E77DE" w:rsidRDefault="000E77DE" w:rsidP="004034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5A47C" w14:textId="65E3CC3E" w:rsidR="0051323D" w:rsidRDefault="0051323D" w:rsidP="00673C68">
    <w:pPr>
      <w:pStyle w:val="Header"/>
      <w:jc w:val="center"/>
    </w:pPr>
    <w:r>
      <w:rPr>
        <w:noProof/>
      </w:rPr>
      <w:drawing>
        <wp:inline distT="0" distB="0" distL="0" distR="0" wp14:anchorId="11E8C85B" wp14:editId="6F1F53C4">
          <wp:extent cx="1435100" cy="736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2 DIVERSIFY Logo_L.jpg"/>
                  <pic:cNvPicPr/>
                </pic:nvPicPr>
                <pic:blipFill>
                  <a:blip r:embed="rId1"/>
                  <a:stretch>
                    <a:fillRect/>
                  </a:stretch>
                </pic:blipFill>
                <pic:spPr>
                  <a:xfrm>
                    <a:off x="0" y="0"/>
                    <a:ext cx="1435100" cy="736600"/>
                  </a:xfrm>
                  <a:prstGeom prst="rect">
                    <a:avLst/>
                  </a:prstGeom>
                </pic:spPr>
              </pic:pic>
            </a:graphicData>
          </a:graphic>
        </wp:inline>
      </w:drawing>
    </w:r>
  </w:p>
  <w:p w14:paraId="0DEDF53A" w14:textId="77777777" w:rsidR="0051323D" w:rsidRDefault="0051323D" w:rsidP="00673C68">
    <w:pPr>
      <w:pStyle w:val="Header"/>
      <w:pBdr>
        <w:bottom w:val="thinThickMediumGap" w:sz="24" w:space="1" w:color="5F497A" w:themeColor="accent4" w:themeShade="BF"/>
      </w:pBd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F5475"/>
    <w:multiLevelType w:val="hybridMultilevel"/>
    <w:tmpl w:val="94948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C30FC"/>
    <w:multiLevelType w:val="hybridMultilevel"/>
    <w:tmpl w:val="E2C650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7D33C8"/>
    <w:multiLevelType w:val="hybridMultilevel"/>
    <w:tmpl w:val="8070E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FB5C1A"/>
    <w:multiLevelType w:val="hybridMultilevel"/>
    <w:tmpl w:val="32DA5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38789D"/>
    <w:multiLevelType w:val="hybridMultilevel"/>
    <w:tmpl w:val="E7D68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D2524B"/>
    <w:multiLevelType w:val="hybridMultilevel"/>
    <w:tmpl w:val="B0B2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C33BA8"/>
    <w:multiLevelType w:val="hybridMultilevel"/>
    <w:tmpl w:val="B06A6B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C37C9"/>
    <w:multiLevelType w:val="hybridMultilevel"/>
    <w:tmpl w:val="CBF63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0"/>
  </w:num>
  <w:num w:numId="4">
    <w:abstractNumId w:val="1"/>
  </w:num>
  <w:num w:numId="5">
    <w:abstractNumId w:val="5"/>
  </w:num>
  <w:num w:numId="6">
    <w:abstractNumId w:val="3"/>
  </w:num>
  <w:num w:numId="7">
    <w:abstractNumId w:val="4"/>
  </w:num>
  <w:num w:numId="8">
    <w:abstractNumId w:val="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Aquaculture Seriola&lt;/Style&gt;&lt;LeftDelim&gt;{&lt;/LeftDelim&gt;&lt;RightDelim&gt;}&lt;/RightDelim&gt;&lt;FontName&gt;Cambria&lt;/FontName&gt;&lt;FontSize&gt;12&lt;/FontSize&gt;&lt;ReflistTitle&gt;&lt;/ReflistTitle&gt;&lt;StartingRefnum&gt;1&lt;/StartingRefnum&gt;&lt;FirstLineIndent&gt;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rv9rd0ofs2f3ew5ze5wsrye9d2peeexvw9&quot;&gt;My Fish References EndNote Library at home&lt;record-ids&gt;&lt;item&gt;4202&lt;/item&gt;&lt;item&gt;4226&lt;/item&gt;&lt;item&gt;4244&lt;/item&gt;&lt;item&gt;4364&lt;/item&gt;&lt;item&gt;4381&lt;/item&gt;&lt;item&gt;4382&lt;/item&gt;&lt;item&gt;4406&lt;/item&gt;&lt;item&gt;4407&lt;/item&gt;&lt;item&gt;4431&lt;/item&gt;&lt;item&gt;4478&lt;/item&gt;&lt;item&gt;4529&lt;/item&gt;&lt;item&gt;4541&lt;/item&gt;&lt;item&gt;4607&lt;/item&gt;&lt;item&gt;4624&lt;/item&gt;&lt;item&gt;4625&lt;/item&gt;&lt;item&gt;4626&lt;/item&gt;&lt;item&gt;4627&lt;/item&gt;&lt;item&gt;4669&lt;/item&gt;&lt;item&gt;4670&lt;/item&gt;&lt;item&gt;4679&lt;/item&gt;&lt;item&gt;4684&lt;/item&gt;&lt;item&gt;4710&lt;/item&gt;&lt;item&gt;4722&lt;/item&gt;&lt;item&gt;4729&lt;/item&gt;&lt;item&gt;4734&lt;/item&gt;&lt;item&gt;4735&lt;/item&gt;&lt;item&gt;4747&lt;/item&gt;&lt;item&gt;4748&lt;/item&gt;&lt;item&gt;4749&lt;/item&gt;&lt;item&gt;4758&lt;/item&gt;&lt;item&gt;4760&lt;/item&gt;&lt;item&gt;4765&lt;/item&gt;&lt;item&gt;4766&lt;/item&gt;&lt;item&gt;4781&lt;/item&gt;&lt;item&gt;4782&lt;/item&gt;&lt;item&gt;4786&lt;/item&gt;&lt;item&gt;4855&lt;/item&gt;&lt;item&gt;4862&lt;/item&gt;&lt;item&gt;4864&lt;/item&gt;&lt;item&gt;4865&lt;/item&gt;&lt;item&gt;4869&lt;/item&gt;&lt;item&gt;4870&lt;/item&gt;&lt;item&gt;4918&lt;/item&gt;&lt;item&gt;4919&lt;/item&gt;&lt;item&gt;4945&lt;/item&gt;&lt;item&gt;4982&lt;/item&gt;&lt;item&gt;4988&lt;/item&gt;&lt;item&gt;4991&lt;/item&gt;&lt;item&gt;4992&lt;/item&gt;&lt;item&gt;4993&lt;/item&gt;&lt;item&gt;4994&lt;/item&gt;&lt;item&gt;4996&lt;/item&gt;&lt;item&gt;4997&lt;/item&gt;&lt;item&gt;4999&lt;/item&gt;&lt;item&gt;5000&lt;/item&gt;&lt;item&gt;5001&lt;/item&gt;&lt;item&gt;5002&lt;/item&gt;&lt;item&gt;5007&lt;/item&gt;&lt;item&gt;5031&lt;/item&gt;&lt;item&gt;5051&lt;/item&gt;&lt;item&gt;5111&lt;/item&gt;&lt;item&gt;5113&lt;/item&gt;&lt;item&gt;5123&lt;/item&gt;&lt;item&gt;5131&lt;/item&gt;&lt;item&gt;5133&lt;/item&gt;&lt;item&gt;5134&lt;/item&gt;&lt;item&gt;5137&lt;/item&gt;&lt;item&gt;5175&lt;/item&gt;&lt;item&gt;5176&lt;/item&gt;&lt;item&gt;5180&lt;/item&gt;&lt;item&gt;5253&lt;/item&gt;&lt;item&gt;5254&lt;/item&gt;&lt;item&gt;5260&lt;/item&gt;&lt;item&gt;5261&lt;/item&gt;&lt;item&gt;5327&lt;/item&gt;&lt;item&gt;5352&lt;/item&gt;&lt;item&gt;5371&lt;/item&gt;&lt;item&gt;5389&lt;/item&gt;&lt;item&gt;5390&lt;/item&gt;&lt;item&gt;5392&lt;/item&gt;&lt;item&gt;5409&lt;/item&gt;&lt;item&gt;5411&lt;/item&gt;&lt;item&gt;5414&lt;/item&gt;&lt;item&gt;5415&lt;/item&gt;&lt;item&gt;5433&lt;/item&gt;&lt;item&gt;5502&lt;/item&gt;&lt;item&gt;5537&lt;/item&gt;&lt;item&gt;5538&lt;/item&gt;&lt;item&gt;5562&lt;/item&gt;&lt;item&gt;5563&lt;/item&gt;&lt;item&gt;5689&lt;/item&gt;&lt;item&gt;5823&lt;/item&gt;&lt;item&gt;5841&lt;/item&gt;&lt;/record-ids&gt;&lt;/item&gt;&lt;/Libraries&gt;"/>
  </w:docVars>
  <w:rsids>
    <w:rsidRoot w:val="006B3758"/>
    <w:rsid w:val="00017D38"/>
    <w:rsid w:val="00026C44"/>
    <w:rsid w:val="00030662"/>
    <w:rsid w:val="00030A35"/>
    <w:rsid w:val="0003483B"/>
    <w:rsid w:val="0004147B"/>
    <w:rsid w:val="00047755"/>
    <w:rsid w:val="000667BB"/>
    <w:rsid w:val="0009041F"/>
    <w:rsid w:val="00091BDF"/>
    <w:rsid w:val="000A6DF2"/>
    <w:rsid w:val="000B4B2D"/>
    <w:rsid w:val="000D16EA"/>
    <w:rsid w:val="000D38F1"/>
    <w:rsid w:val="000D64F7"/>
    <w:rsid w:val="000D6E62"/>
    <w:rsid w:val="000E77DE"/>
    <w:rsid w:val="000F7D48"/>
    <w:rsid w:val="00100867"/>
    <w:rsid w:val="00102C8C"/>
    <w:rsid w:val="001145DF"/>
    <w:rsid w:val="0011490C"/>
    <w:rsid w:val="00121DFF"/>
    <w:rsid w:val="00123D0E"/>
    <w:rsid w:val="00146C1E"/>
    <w:rsid w:val="00151EA8"/>
    <w:rsid w:val="0016349F"/>
    <w:rsid w:val="00172B2F"/>
    <w:rsid w:val="00174B12"/>
    <w:rsid w:val="00190A77"/>
    <w:rsid w:val="00192398"/>
    <w:rsid w:val="001966A2"/>
    <w:rsid w:val="001A4F17"/>
    <w:rsid w:val="001A4FD4"/>
    <w:rsid w:val="001D2FBF"/>
    <w:rsid w:val="001D58EE"/>
    <w:rsid w:val="001D6360"/>
    <w:rsid w:val="00217339"/>
    <w:rsid w:val="002245EB"/>
    <w:rsid w:val="00232DB8"/>
    <w:rsid w:val="0024659D"/>
    <w:rsid w:val="00256289"/>
    <w:rsid w:val="00262839"/>
    <w:rsid w:val="00262FB6"/>
    <w:rsid w:val="002673AA"/>
    <w:rsid w:val="00272185"/>
    <w:rsid w:val="00284740"/>
    <w:rsid w:val="002A1F0A"/>
    <w:rsid w:val="002A6A85"/>
    <w:rsid w:val="002C4B55"/>
    <w:rsid w:val="002C7C15"/>
    <w:rsid w:val="002E0222"/>
    <w:rsid w:val="002F2BD6"/>
    <w:rsid w:val="0030385A"/>
    <w:rsid w:val="003207B8"/>
    <w:rsid w:val="00323C55"/>
    <w:rsid w:val="00337E82"/>
    <w:rsid w:val="00350F0A"/>
    <w:rsid w:val="00352973"/>
    <w:rsid w:val="00375F41"/>
    <w:rsid w:val="0038181F"/>
    <w:rsid w:val="00383657"/>
    <w:rsid w:val="0039256F"/>
    <w:rsid w:val="0039263E"/>
    <w:rsid w:val="00394017"/>
    <w:rsid w:val="003A5A8C"/>
    <w:rsid w:val="003C343D"/>
    <w:rsid w:val="003C50CC"/>
    <w:rsid w:val="003C54AD"/>
    <w:rsid w:val="003C72A8"/>
    <w:rsid w:val="003C7552"/>
    <w:rsid w:val="003D0B72"/>
    <w:rsid w:val="003D6B25"/>
    <w:rsid w:val="00403430"/>
    <w:rsid w:val="00411518"/>
    <w:rsid w:val="00417616"/>
    <w:rsid w:val="00420984"/>
    <w:rsid w:val="00426262"/>
    <w:rsid w:val="00436C7D"/>
    <w:rsid w:val="004546E8"/>
    <w:rsid w:val="004561A6"/>
    <w:rsid w:val="0047068B"/>
    <w:rsid w:val="00476C73"/>
    <w:rsid w:val="00482759"/>
    <w:rsid w:val="0049378C"/>
    <w:rsid w:val="0049706A"/>
    <w:rsid w:val="00497138"/>
    <w:rsid w:val="004A01B3"/>
    <w:rsid w:val="004A1361"/>
    <w:rsid w:val="004B041D"/>
    <w:rsid w:val="004F608B"/>
    <w:rsid w:val="0051323D"/>
    <w:rsid w:val="005147DE"/>
    <w:rsid w:val="00515D73"/>
    <w:rsid w:val="00543755"/>
    <w:rsid w:val="005452D1"/>
    <w:rsid w:val="00554A00"/>
    <w:rsid w:val="005604FC"/>
    <w:rsid w:val="00571FF5"/>
    <w:rsid w:val="0059358A"/>
    <w:rsid w:val="005A0ED5"/>
    <w:rsid w:val="005D14DC"/>
    <w:rsid w:val="005D3F9E"/>
    <w:rsid w:val="005E05AF"/>
    <w:rsid w:val="006056FF"/>
    <w:rsid w:val="0061521E"/>
    <w:rsid w:val="00631C16"/>
    <w:rsid w:val="0063338E"/>
    <w:rsid w:val="00633544"/>
    <w:rsid w:val="0064100D"/>
    <w:rsid w:val="00642CF6"/>
    <w:rsid w:val="006605C4"/>
    <w:rsid w:val="0066062E"/>
    <w:rsid w:val="00660A9A"/>
    <w:rsid w:val="00660FF0"/>
    <w:rsid w:val="00664C51"/>
    <w:rsid w:val="00673C68"/>
    <w:rsid w:val="00684263"/>
    <w:rsid w:val="006950C3"/>
    <w:rsid w:val="006A02AC"/>
    <w:rsid w:val="006B3758"/>
    <w:rsid w:val="006C050F"/>
    <w:rsid w:val="006C3281"/>
    <w:rsid w:val="006C474F"/>
    <w:rsid w:val="006C5214"/>
    <w:rsid w:val="006F5704"/>
    <w:rsid w:val="00714B8E"/>
    <w:rsid w:val="0073402B"/>
    <w:rsid w:val="00747ADD"/>
    <w:rsid w:val="0075195E"/>
    <w:rsid w:val="007710C5"/>
    <w:rsid w:val="007A5FCB"/>
    <w:rsid w:val="007B5B89"/>
    <w:rsid w:val="007D29C4"/>
    <w:rsid w:val="007E3729"/>
    <w:rsid w:val="0080121A"/>
    <w:rsid w:val="0083390D"/>
    <w:rsid w:val="00836AF7"/>
    <w:rsid w:val="008378D7"/>
    <w:rsid w:val="00837C6F"/>
    <w:rsid w:val="0084159D"/>
    <w:rsid w:val="008430ED"/>
    <w:rsid w:val="00851C81"/>
    <w:rsid w:val="00853519"/>
    <w:rsid w:val="00873516"/>
    <w:rsid w:val="00883567"/>
    <w:rsid w:val="008929AE"/>
    <w:rsid w:val="008A46AD"/>
    <w:rsid w:val="008A4D3E"/>
    <w:rsid w:val="008A545E"/>
    <w:rsid w:val="008A6E8F"/>
    <w:rsid w:val="008A718B"/>
    <w:rsid w:val="008B1E9F"/>
    <w:rsid w:val="008B41A5"/>
    <w:rsid w:val="008B60F3"/>
    <w:rsid w:val="008C099B"/>
    <w:rsid w:val="008E1FBE"/>
    <w:rsid w:val="008F3C08"/>
    <w:rsid w:val="00900D09"/>
    <w:rsid w:val="0093374C"/>
    <w:rsid w:val="00933DAC"/>
    <w:rsid w:val="00934164"/>
    <w:rsid w:val="00944475"/>
    <w:rsid w:val="00970141"/>
    <w:rsid w:val="009775F2"/>
    <w:rsid w:val="009863BF"/>
    <w:rsid w:val="00991047"/>
    <w:rsid w:val="00997F75"/>
    <w:rsid w:val="009A202A"/>
    <w:rsid w:val="009C2033"/>
    <w:rsid w:val="009D7551"/>
    <w:rsid w:val="009D79A1"/>
    <w:rsid w:val="009E0B0D"/>
    <w:rsid w:val="009F66CD"/>
    <w:rsid w:val="009F7305"/>
    <w:rsid w:val="009F7BF2"/>
    <w:rsid w:val="00A176BF"/>
    <w:rsid w:val="00A21E48"/>
    <w:rsid w:val="00A35601"/>
    <w:rsid w:val="00A42049"/>
    <w:rsid w:val="00A43A0A"/>
    <w:rsid w:val="00A467EC"/>
    <w:rsid w:val="00A51D45"/>
    <w:rsid w:val="00A52A32"/>
    <w:rsid w:val="00A5705B"/>
    <w:rsid w:val="00A70F4B"/>
    <w:rsid w:val="00A8574D"/>
    <w:rsid w:val="00A8614F"/>
    <w:rsid w:val="00A8689D"/>
    <w:rsid w:val="00A90F22"/>
    <w:rsid w:val="00A9717D"/>
    <w:rsid w:val="00AA09AE"/>
    <w:rsid w:val="00AA5FB8"/>
    <w:rsid w:val="00AB3F1E"/>
    <w:rsid w:val="00AC3C02"/>
    <w:rsid w:val="00AC74CD"/>
    <w:rsid w:val="00AD064B"/>
    <w:rsid w:val="00AD7DAE"/>
    <w:rsid w:val="00AE57D2"/>
    <w:rsid w:val="00AF210E"/>
    <w:rsid w:val="00AF508B"/>
    <w:rsid w:val="00AF6D24"/>
    <w:rsid w:val="00B012D8"/>
    <w:rsid w:val="00B01A63"/>
    <w:rsid w:val="00B12A5A"/>
    <w:rsid w:val="00B22A40"/>
    <w:rsid w:val="00B5457C"/>
    <w:rsid w:val="00B61C6E"/>
    <w:rsid w:val="00B62EE5"/>
    <w:rsid w:val="00B6326C"/>
    <w:rsid w:val="00B713A7"/>
    <w:rsid w:val="00B87D21"/>
    <w:rsid w:val="00B91237"/>
    <w:rsid w:val="00BA6532"/>
    <w:rsid w:val="00BB3E42"/>
    <w:rsid w:val="00BC7345"/>
    <w:rsid w:val="00BD3211"/>
    <w:rsid w:val="00BD6544"/>
    <w:rsid w:val="00BF650B"/>
    <w:rsid w:val="00C20F97"/>
    <w:rsid w:val="00C2174F"/>
    <w:rsid w:val="00C42847"/>
    <w:rsid w:val="00C500AF"/>
    <w:rsid w:val="00C506D9"/>
    <w:rsid w:val="00C6206B"/>
    <w:rsid w:val="00C86436"/>
    <w:rsid w:val="00C87809"/>
    <w:rsid w:val="00C924EE"/>
    <w:rsid w:val="00C92C7B"/>
    <w:rsid w:val="00CA6A10"/>
    <w:rsid w:val="00CB46C7"/>
    <w:rsid w:val="00CB5B79"/>
    <w:rsid w:val="00CC58F4"/>
    <w:rsid w:val="00CC7E5A"/>
    <w:rsid w:val="00CD27C3"/>
    <w:rsid w:val="00CD3A76"/>
    <w:rsid w:val="00CF07C4"/>
    <w:rsid w:val="00CF510E"/>
    <w:rsid w:val="00D033F3"/>
    <w:rsid w:val="00D241D8"/>
    <w:rsid w:val="00D26D4C"/>
    <w:rsid w:val="00D4657D"/>
    <w:rsid w:val="00D4794D"/>
    <w:rsid w:val="00D5100D"/>
    <w:rsid w:val="00D55744"/>
    <w:rsid w:val="00D638C8"/>
    <w:rsid w:val="00DA089D"/>
    <w:rsid w:val="00DA42E5"/>
    <w:rsid w:val="00DB2347"/>
    <w:rsid w:val="00DC3A11"/>
    <w:rsid w:val="00DC6612"/>
    <w:rsid w:val="00DD36D7"/>
    <w:rsid w:val="00DF308F"/>
    <w:rsid w:val="00DF4E15"/>
    <w:rsid w:val="00E01B9C"/>
    <w:rsid w:val="00E147B9"/>
    <w:rsid w:val="00E2099B"/>
    <w:rsid w:val="00E2312D"/>
    <w:rsid w:val="00E250B9"/>
    <w:rsid w:val="00E331B9"/>
    <w:rsid w:val="00E34349"/>
    <w:rsid w:val="00E42393"/>
    <w:rsid w:val="00E55074"/>
    <w:rsid w:val="00E63467"/>
    <w:rsid w:val="00E90BD5"/>
    <w:rsid w:val="00E92E6C"/>
    <w:rsid w:val="00E96C4C"/>
    <w:rsid w:val="00EA0B7B"/>
    <w:rsid w:val="00EA4029"/>
    <w:rsid w:val="00EB19F1"/>
    <w:rsid w:val="00EC0F41"/>
    <w:rsid w:val="00ED082B"/>
    <w:rsid w:val="00ED5139"/>
    <w:rsid w:val="00ED7B7B"/>
    <w:rsid w:val="00EE7624"/>
    <w:rsid w:val="00F122C6"/>
    <w:rsid w:val="00F166C1"/>
    <w:rsid w:val="00F1713E"/>
    <w:rsid w:val="00F306FD"/>
    <w:rsid w:val="00F3770C"/>
    <w:rsid w:val="00F708B5"/>
    <w:rsid w:val="00F84D03"/>
    <w:rsid w:val="00F84E2B"/>
    <w:rsid w:val="00F94AC3"/>
    <w:rsid w:val="00FA3649"/>
    <w:rsid w:val="00FB5256"/>
    <w:rsid w:val="00FC2DE0"/>
    <w:rsid w:val="00FF491D"/>
    <w:rsid w:val="00FF575D"/>
  </w:rsids>
  <m:mathPr>
    <m:mathFont m:val="Cambria Math"/>
    <m:brkBin m:val="before"/>
    <m:brkBinSub m:val="--"/>
    <m:smallFrac/>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3EAB2D"/>
  <w15:docId w15:val="{2621C94B-F64F-4847-9720-2B336279B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B041D"/>
    <w:pPr>
      <w:jc w:val="center"/>
    </w:pPr>
    <w:rPr>
      <w:rFonts w:ascii="Cambria" w:hAnsi="Cambria"/>
    </w:rPr>
  </w:style>
  <w:style w:type="paragraph" w:customStyle="1" w:styleId="EndNoteBibliography">
    <w:name w:val="EndNote Bibliography"/>
    <w:basedOn w:val="Normal"/>
    <w:rsid w:val="004B041D"/>
    <w:rPr>
      <w:rFonts w:ascii="Cambria" w:hAnsi="Cambria"/>
    </w:rPr>
  </w:style>
  <w:style w:type="paragraph" w:styleId="BalloonText">
    <w:name w:val="Balloon Text"/>
    <w:basedOn w:val="Normal"/>
    <w:link w:val="BalloonTextChar"/>
    <w:uiPriority w:val="99"/>
    <w:semiHidden/>
    <w:unhideWhenUsed/>
    <w:rsid w:val="00BD3211"/>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BD3211"/>
    <w:rPr>
      <w:rFonts w:ascii="Times New Roman" w:hAnsi="Times New Roman" w:cs="Times New Roman"/>
      <w:sz w:val="26"/>
      <w:szCs w:val="26"/>
    </w:rPr>
  </w:style>
  <w:style w:type="character" w:customStyle="1" w:styleId="apple-converted-space">
    <w:name w:val="apple-converted-space"/>
    <w:basedOn w:val="DefaultParagraphFont"/>
    <w:rsid w:val="00FF575D"/>
  </w:style>
  <w:style w:type="paragraph" w:styleId="Footer">
    <w:name w:val="footer"/>
    <w:basedOn w:val="Normal"/>
    <w:link w:val="FooterChar"/>
    <w:uiPriority w:val="99"/>
    <w:unhideWhenUsed/>
    <w:rsid w:val="00403430"/>
    <w:pPr>
      <w:tabs>
        <w:tab w:val="center" w:pos="4680"/>
        <w:tab w:val="right" w:pos="9360"/>
      </w:tabs>
    </w:pPr>
  </w:style>
  <w:style w:type="character" w:customStyle="1" w:styleId="FooterChar">
    <w:name w:val="Footer Char"/>
    <w:basedOn w:val="DefaultParagraphFont"/>
    <w:link w:val="Footer"/>
    <w:uiPriority w:val="99"/>
    <w:rsid w:val="00403430"/>
  </w:style>
  <w:style w:type="character" w:styleId="PageNumber">
    <w:name w:val="page number"/>
    <w:basedOn w:val="DefaultParagraphFont"/>
    <w:uiPriority w:val="99"/>
    <w:semiHidden/>
    <w:unhideWhenUsed/>
    <w:rsid w:val="00403430"/>
  </w:style>
  <w:style w:type="character" w:styleId="Hyperlink">
    <w:name w:val="Hyperlink"/>
    <w:basedOn w:val="DefaultParagraphFont"/>
    <w:uiPriority w:val="99"/>
    <w:unhideWhenUsed/>
    <w:rsid w:val="001D58EE"/>
    <w:rPr>
      <w:color w:val="0000FF" w:themeColor="hyperlink"/>
      <w:u w:val="single"/>
    </w:rPr>
  </w:style>
  <w:style w:type="character" w:customStyle="1" w:styleId="UnresolvedMention1">
    <w:name w:val="Unresolved Mention1"/>
    <w:basedOn w:val="DefaultParagraphFont"/>
    <w:uiPriority w:val="99"/>
    <w:semiHidden/>
    <w:unhideWhenUsed/>
    <w:rsid w:val="001D58EE"/>
    <w:rPr>
      <w:color w:val="605E5C"/>
      <w:shd w:val="clear" w:color="auto" w:fill="E1DFDD"/>
    </w:rPr>
  </w:style>
  <w:style w:type="character" w:customStyle="1" w:styleId="UnresolvedMention2">
    <w:name w:val="Unresolved Mention2"/>
    <w:basedOn w:val="DefaultParagraphFont"/>
    <w:uiPriority w:val="99"/>
    <w:semiHidden/>
    <w:unhideWhenUsed/>
    <w:rsid w:val="009A202A"/>
    <w:rPr>
      <w:color w:val="605E5C"/>
      <w:shd w:val="clear" w:color="auto" w:fill="E1DFDD"/>
    </w:rPr>
  </w:style>
  <w:style w:type="paragraph" w:styleId="Header">
    <w:name w:val="header"/>
    <w:basedOn w:val="Normal"/>
    <w:link w:val="HeaderChar"/>
    <w:uiPriority w:val="99"/>
    <w:unhideWhenUsed/>
    <w:rsid w:val="00673C68"/>
    <w:pPr>
      <w:tabs>
        <w:tab w:val="center" w:pos="4680"/>
        <w:tab w:val="right" w:pos="9360"/>
      </w:tabs>
    </w:pPr>
  </w:style>
  <w:style w:type="character" w:customStyle="1" w:styleId="HeaderChar">
    <w:name w:val="Header Char"/>
    <w:basedOn w:val="DefaultParagraphFont"/>
    <w:link w:val="Header"/>
    <w:uiPriority w:val="99"/>
    <w:rsid w:val="00673C68"/>
  </w:style>
  <w:style w:type="character" w:customStyle="1" w:styleId="UnresolvedMention3">
    <w:name w:val="Unresolved Mention3"/>
    <w:basedOn w:val="DefaultParagraphFont"/>
    <w:uiPriority w:val="99"/>
    <w:semiHidden/>
    <w:unhideWhenUsed/>
    <w:rsid w:val="007B5B89"/>
    <w:rPr>
      <w:color w:val="605E5C"/>
      <w:shd w:val="clear" w:color="auto" w:fill="E1DFDD"/>
    </w:rPr>
  </w:style>
  <w:style w:type="character" w:customStyle="1" w:styleId="UnresolvedMention4">
    <w:name w:val="Unresolved Mention4"/>
    <w:basedOn w:val="DefaultParagraphFont"/>
    <w:uiPriority w:val="99"/>
    <w:semiHidden/>
    <w:unhideWhenUsed/>
    <w:rsid w:val="00836AF7"/>
    <w:rPr>
      <w:color w:val="605E5C"/>
      <w:shd w:val="clear" w:color="auto" w:fill="E1DFDD"/>
    </w:rPr>
  </w:style>
  <w:style w:type="character" w:styleId="UnresolvedMention">
    <w:name w:val="Unresolved Mention"/>
    <w:basedOn w:val="DefaultParagraphFont"/>
    <w:uiPriority w:val="99"/>
    <w:semiHidden/>
    <w:unhideWhenUsed/>
    <w:rsid w:val="00660A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6075376">
      <w:bodyDiv w:val="1"/>
      <w:marLeft w:val="0"/>
      <w:marRight w:val="0"/>
      <w:marTop w:val="0"/>
      <w:marBottom w:val="0"/>
      <w:divBdr>
        <w:top w:val="none" w:sz="0" w:space="0" w:color="auto"/>
        <w:left w:val="none" w:sz="0" w:space="0" w:color="auto"/>
        <w:bottom w:val="none" w:sz="0" w:space="0" w:color="auto"/>
        <w:right w:val="none" w:sz="0" w:space="0" w:color="auto"/>
      </w:divBdr>
    </w:div>
    <w:div w:id="15798224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mdpi.com/2410-3888/4/1/1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118</Words>
  <Characters>23476</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HCMR</Company>
  <LinksUpToDate>false</LinksUpToDate>
  <CharactersWithSpaces>2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stantinos Mylonas</dc:creator>
  <cp:lastModifiedBy>Constantinos C Mylonas</cp:lastModifiedBy>
  <cp:revision>4</cp:revision>
  <cp:lastPrinted>2021-12-04T11:10:00Z</cp:lastPrinted>
  <dcterms:created xsi:type="dcterms:W3CDTF">2023-06-17T20:01:00Z</dcterms:created>
  <dcterms:modified xsi:type="dcterms:W3CDTF">2023-06-17T20:04:00Z</dcterms:modified>
</cp:coreProperties>
</file>